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0D4A06">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0D4A06">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0D4A06">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0D4A06">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0D4A06">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0D4A06">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0D4A06">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0D4A06">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0D4A06">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0D4A06">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0D4A06">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0D4A06">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0D4A06">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0D4A06">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0D4A06">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0D4A06">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0D4A06">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0D4A06">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0D4A06">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0D4A06">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0D4A06">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0D4A06">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0D4A06">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0D4A06">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0D4A06">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0D4A06">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0D4A06">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0D4A06">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0D4A06">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0D4A06">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0D4A06">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0D4A06">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0D4A06">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0D4A06">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0D4A06">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0D4A06">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0D4A06">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7876FCAB" w:rsidR="00790ADD" w:rsidRDefault="00790ADD" w:rsidP="0051151C">
      <w:pPr>
        <w:pStyle w:val="Heading1"/>
        <w:numPr>
          <w:ilvl w:val="1"/>
          <w:numId w:val="20"/>
        </w:numPr>
      </w:pPr>
      <w:bookmarkStart w:id="3" w:name="_Toc36643828"/>
      <w:r>
        <w:t>Background</w:t>
      </w:r>
      <w:bookmarkEnd w:id="3"/>
    </w:p>
    <w:p w14:paraId="07C81BFE" w14:textId="27FCDC0F" w:rsidR="00790ADD" w:rsidRDefault="00790ADD" w:rsidP="00790ADD">
      <w:pPr>
        <w:pStyle w:val="Bibliography"/>
        <w:ind w:left="0" w:firstLine="0"/>
        <w:jc w:val="both"/>
        <w:rPr>
          <w:ins w:id="4" w:author="Khan, Zarrar" w:date="2020-04-07T12:50:00Z"/>
        </w:rPr>
      </w:pPr>
      <w:r>
        <w:t>Background on electrification trends in general, role in decarbonization and regional projections across the globe</w:t>
      </w:r>
    </w:p>
    <w:p w14:paraId="2A92F22F" w14:textId="6261BA88" w:rsidR="00EF20E8" w:rsidRDefault="00EF20E8" w:rsidP="00EF20E8">
      <w:pPr>
        <w:rPr>
          <w:ins w:id="5" w:author="Khan, Zarrar" w:date="2020-04-07T12:50:00Z"/>
        </w:rPr>
      </w:pPr>
    </w:p>
    <w:p w14:paraId="20BC7D13" w14:textId="6EBFF716" w:rsidR="00EF20E8" w:rsidRDefault="00EF20E8" w:rsidP="00EF20E8">
      <w:pPr>
        <w:rPr>
          <w:ins w:id="6" w:author="Khan, Zarrar" w:date="2020-04-07T13:28:00Z"/>
        </w:rPr>
      </w:pPr>
      <w:ins w:id="7" w:author="Khan, Zarrar" w:date="2020-04-07T12:50:00Z">
        <w:r>
          <w:t>Importance of electrification</w:t>
        </w:r>
      </w:ins>
      <w:ins w:id="8" w:author="Khan, Zarrar" w:date="2020-04-07T12:51:00Z">
        <w:r>
          <w:t xml:space="preserve">. </w:t>
        </w:r>
      </w:ins>
    </w:p>
    <w:p w14:paraId="55770A0A" w14:textId="7973B13A" w:rsidR="00E6409A" w:rsidRDefault="00E6409A" w:rsidP="00EF20E8">
      <w:pPr>
        <w:rPr>
          <w:ins w:id="9" w:author="Khan, Zarrar" w:date="2020-04-07T13:27:00Z"/>
        </w:rPr>
      </w:pPr>
      <w:ins w:id="10" w:author="Khan, Zarrar" w:date="2020-04-07T13:28:00Z">
        <w:r>
          <w:t xml:space="preserve">From </w:t>
        </w:r>
        <w:r>
          <w:fldChar w:fldCharType="begin"/>
        </w:r>
        <w:r>
          <w:instrText xml:space="preserve"> ADDIN ZOTERO_ITEM CSL_CITATION {"citationID":"0Iyp163j","properties":{"formattedCitation":"(Zhang and Fujimori 2020)","plainCitation":"(Zhang and Fujimori 2020)","noteIndex":0},"citationItems":[{"id":75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schema":"https://github.com/citation-style-language/schema/raw/master/csl-citation.json"} </w:instrText>
        </w:r>
      </w:ins>
      <w:r>
        <w:fldChar w:fldCharType="separate"/>
      </w:r>
      <w:ins w:id="11" w:author="Khan, Zarrar" w:date="2020-04-07T13:28:00Z">
        <w:r w:rsidRPr="00E6409A">
          <w:rPr>
            <w:rFonts w:ascii="Calibri" w:hAnsi="Calibri" w:cs="Calibri"/>
            <w:rPrChange w:id="12" w:author="Khan, Zarrar" w:date="2020-04-07T13:28:00Z">
              <w:rPr/>
            </w:rPrChange>
          </w:rPr>
          <w:t>(Zhang and Fujimori 2020)</w:t>
        </w:r>
        <w:r>
          <w:fldChar w:fldCharType="end"/>
        </w:r>
      </w:ins>
    </w:p>
    <w:p w14:paraId="2BF6C323" w14:textId="3ACE7414" w:rsidR="00E6409A" w:rsidRDefault="00E6409A" w:rsidP="00EF20E8">
      <w:pPr>
        <w:rPr>
          <w:ins w:id="13" w:author="Khan, Zarrar" w:date="2020-04-07T13:30:00Z"/>
        </w:rPr>
      </w:pPr>
      <w:ins w:id="14" w:author="Khan, Zarrar" w:date="2020-04-07T13:28:00Z">
        <w:r>
          <w:t>“</w:t>
        </w:r>
      </w:ins>
      <w:ins w:id="15" w:author="Khan, Zarrar" w:date="2020-04-07T13:27:00Z">
        <w:r w:rsidRPr="00E6409A">
          <w:t>The transport sector accounts for approximately a quarter of global greenhouse gas (GHG) emissions and is one of the major sectors where emissions are still rising [1–4]. Within the transport sector, road transport is by far the biggest emitter, accounting for more than half of all transport-related GHG emissions. Rapidly growing mobility needs and private vehicle ownership counteract the global efforts to reduce global GHG emissions from transport [5]. Due to society's persistent reliance on fossil fuels, the reduction of global GHG emissions from transport to limit the magnitude or rate of long-term climate change will be more challenging than in other sectors [6, 7]. Low-carbon vehicles, powered by electricity, offer an alternative to conventional fossil-fuel technologies, and switching to electricity for road transport has been proposed as a significant way to reduce direct CO2 emissions and ease the imbalance between the supply and demand of oil [8].</w:t>
        </w:r>
      </w:ins>
      <w:ins w:id="16" w:author="Khan, Zarrar" w:date="2020-04-07T13:28:00Z">
        <w:r>
          <w:t>”</w:t>
        </w:r>
      </w:ins>
    </w:p>
    <w:p w14:paraId="1D47E6C7" w14:textId="12E35667" w:rsidR="00E6409A" w:rsidRDefault="00E6409A" w:rsidP="00E6409A">
      <w:pPr>
        <w:pStyle w:val="ListParagraph"/>
        <w:numPr>
          <w:ilvl w:val="0"/>
          <w:numId w:val="36"/>
        </w:numPr>
        <w:rPr>
          <w:ins w:id="17" w:author="Khan, Zarrar" w:date="2020-04-07T12:51:00Z"/>
        </w:rPr>
        <w:pPrChange w:id="18" w:author="Khan, Zarrar" w:date="2020-04-07T13:30:00Z">
          <w:pPr/>
        </w:pPrChange>
      </w:pPr>
      <w:ins w:id="19" w:author="Khan, Zarrar" w:date="2020-04-07T13:30:00Z">
        <w:r>
          <w:t>Must be carried out in combination with Renewables or Carbon tax policies.</w:t>
        </w:r>
      </w:ins>
      <w:bookmarkStart w:id="20" w:name="_GoBack"/>
      <w:bookmarkEnd w:id="20"/>
    </w:p>
    <w:p w14:paraId="5A3DDBDB" w14:textId="30E5E14C" w:rsidR="00EF20E8" w:rsidRDefault="00EF20E8" w:rsidP="00EF20E8">
      <w:pPr>
        <w:rPr>
          <w:ins w:id="21" w:author="Khan, Zarrar" w:date="2020-04-07T12:51:00Z"/>
        </w:rPr>
      </w:pPr>
      <w:ins w:id="22" w:author="Khan, Zarrar" w:date="2020-04-07T12:51:00Z">
        <w:r>
          <w:t>Where already in place and pledges.</w:t>
        </w:r>
      </w:ins>
    </w:p>
    <w:p w14:paraId="7E00E2C5" w14:textId="26016496" w:rsidR="00EF20E8" w:rsidRDefault="00601D15" w:rsidP="00EF20E8">
      <w:pPr>
        <w:rPr>
          <w:ins w:id="23" w:author="Khan, Zarrar" w:date="2020-04-07T12:52:00Z"/>
        </w:rPr>
      </w:pPr>
      <w:ins w:id="24" w:author="Khan, Zarrar" w:date="2020-04-07T12:52:00Z">
        <w:r>
          <w:t>Incentives to electrify.</w:t>
        </w:r>
      </w:ins>
    </w:p>
    <w:p w14:paraId="1E7C9CA6" w14:textId="5BB3018F" w:rsidR="00601D15" w:rsidRPr="00E6409A" w:rsidRDefault="00601D15" w:rsidP="00EF20E8">
      <w:pPr>
        <w:pPrChange w:id="25" w:author="Khan, Zarrar" w:date="2020-04-07T12:50:00Z">
          <w:pPr>
            <w:pStyle w:val="Bibliography"/>
            <w:ind w:left="0" w:firstLine="0"/>
            <w:jc w:val="both"/>
          </w:pPr>
        </w:pPrChange>
      </w:pPr>
      <w:ins w:id="26" w:author="Khan, Zarrar" w:date="2020-04-07T12:52:00Z">
        <w:r>
          <w:t>Previous modeling and research gap.</w:t>
        </w:r>
      </w:ins>
    </w:p>
    <w:p w14:paraId="6A41BF83" w14:textId="77777777" w:rsidR="00790ADD" w:rsidRPr="00790ADD" w:rsidRDefault="00790ADD" w:rsidP="00790ADD"/>
    <w:p w14:paraId="02DEC3AB" w14:textId="77777777" w:rsidR="00790ADD" w:rsidRDefault="00790ADD" w:rsidP="0051151C">
      <w:pPr>
        <w:pStyle w:val="Heading1"/>
        <w:numPr>
          <w:ilvl w:val="1"/>
          <w:numId w:val="20"/>
        </w:numPr>
      </w:pPr>
      <w:bookmarkStart w:id="27" w:name="_Toc36643829"/>
      <w:r>
        <w:t>Literature Review</w:t>
      </w:r>
      <w:bookmarkEnd w:id="27"/>
    </w:p>
    <w:p w14:paraId="1270B61A" w14:textId="25BB84E0" w:rsidR="00790ADD" w:rsidRDefault="00790ADD" w:rsidP="00790ADD">
      <w:pPr>
        <w:pStyle w:val="ListParagraph"/>
        <w:numPr>
          <w:ilvl w:val="0"/>
          <w:numId w:val="24"/>
        </w:numPr>
      </w:pPr>
      <w:r>
        <w:t>Lit review and role of EV penetration global/national</w:t>
      </w:r>
    </w:p>
    <w:p w14:paraId="65FC5247" w14:textId="77777777" w:rsidR="00790ADD" w:rsidRDefault="00790ADD" w:rsidP="00790ADD">
      <w:pPr>
        <w:pStyle w:val="ListParagraph"/>
        <w:numPr>
          <w:ilvl w:val="0"/>
          <w:numId w:val="24"/>
        </w:numPr>
      </w:pPr>
      <w:r>
        <w:t xml:space="preserve">Price takers vs Price makers. </w:t>
      </w:r>
    </w:p>
    <w:p w14:paraId="1BED67DB" w14:textId="54006819" w:rsidR="00790ADD" w:rsidRDefault="00790ADD" w:rsidP="00790ADD">
      <w:pPr>
        <w:pStyle w:val="ListParagraph"/>
        <w:numPr>
          <w:ilvl w:val="0"/>
          <w:numId w:val="24"/>
        </w:numPr>
      </w:pPr>
      <w:r>
        <w:t xml:space="preserve">Developing vs Developed. </w:t>
      </w:r>
    </w:p>
    <w:p w14:paraId="7DB5EBE9" w14:textId="77777777" w:rsidR="00790ADD" w:rsidRDefault="00790ADD" w:rsidP="00790ADD">
      <w:pPr>
        <w:pStyle w:val="ListParagraph"/>
        <w:numPr>
          <w:ilvl w:val="0"/>
          <w:numId w:val="24"/>
        </w:numPr>
      </w:pPr>
      <w:r>
        <w:t xml:space="preserve">Uncertainties in demand growth. </w:t>
      </w:r>
    </w:p>
    <w:p w14:paraId="4728420E" w14:textId="77777777" w:rsidR="00790ADD" w:rsidRDefault="00790ADD" w:rsidP="00790ADD">
      <w:pPr>
        <w:pStyle w:val="ListParagraph"/>
        <w:numPr>
          <w:ilvl w:val="0"/>
          <w:numId w:val="24"/>
        </w:numPr>
      </w:pPr>
      <w:r>
        <w:t>Lack of other studies</w:t>
      </w:r>
    </w:p>
    <w:p w14:paraId="54F19D11" w14:textId="77777777" w:rsidR="0051151C" w:rsidRDefault="00790ADD" w:rsidP="00790ADD">
      <w:pPr>
        <w:pStyle w:val="Heading1"/>
        <w:numPr>
          <w:ilvl w:val="1"/>
          <w:numId w:val="20"/>
        </w:numPr>
      </w:pPr>
      <w:bookmarkStart w:id="28" w:name="_Toc36643830"/>
      <w:r>
        <w:t>Research Question</w:t>
      </w:r>
      <w:bookmarkEnd w:id="28"/>
    </w:p>
    <w:p w14:paraId="50424CC9" w14:textId="6C355D98" w:rsidR="00A57ADE" w:rsidRPr="00A57ADE" w:rsidRDefault="00E96633" w:rsidP="00E96633">
      <w:pPr>
        <w:pStyle w:val="Bibliography"/>
        <w:ind w:left="0" w:firstLine="0"/>
        <w:jc w:val="both"/>
      </w:pPr>
      <w:r>
        <w:t>Questions addressed in this analysis:</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lastRenderedPageBreak/>
        <w:t>What are the impacts on vehicular and power sector emissions?</w:t>
      </w:r>
    </w:p>
    <w:p w14:paraId="1B217FC9" w14:textId="29C4629B" w:rsidR="00863375" w:rsidRPr="00A97700" w:rsidRDefault="004D3CF4" w:rsidP="00A379AF">
      <w:pPr>
        <w:pStyle w:val="Heading1"/>
        <w:numPr>
          <w:ilvl w:val="0"/>
          <w:numId w:val="20"/>
        </w:numPr>
      </w:pPr>
      <w:bookmarkStart w:id="29" w:name="_Toc36643831"/>
      <w:r w:rsidRPr="00A97700">
        <w:t>Methodology</w:t>
      </w:r>
      <w:bookmarkEnd w:id="29"/>
    </w:p>
    <w:p w14:paraId="30AD916A" w14:textId="7B14FE63" w:rsidR="00D17230" w:rsidRDefault="00BC2D73" w:rsidP="0051151C">
      <w:pPr>
        <w:pStyle w:val="Heading1"/>
        <w:numPr>
          <w:ilvl w:val="1"/>
          <w:numId w:val="20"/>
        </w:numPr>
      </w:pPr>
      <w:bookmarkStart w:id="30" w:name="_Toc36643832"/>
      <w:r>
        <w:t>Cross-Model</w:t>
      </w:r>
      <w:r w:rsidR="002A74D2">
        <w:t xml:space="preserve"> </w:t>
      </w:r>
      <w:r>
        <w:t>Links</w:t>
      </w:r>
      <w:r w:rsidR="00D17230">
        <w:t xml:space="preserve"> (GCAM, PLEXOS, SEP)</w:t>
      </w:r>
      <w:bookmarkEnd w:id="30"/>
    </w:p>
    <w:p w14:paraId="5181B33B" w14:textId="0FCB4EED" w:rsidR="003C6A7D" w:rsidRP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calculate EV electricity requirements and charging profiles and EV-displaced vehicle fuels. These results </w:t>
      </w:r>
      <w:r w:rsidR="003C6A7D">
        <w:t xml:space="preserve">are then provided to the National Transmission &amp; Despatch Company (NTDC), Pakistan’s national grid operator, who uses the adoption curves in their PLEXOS model to </w:t>
      </w:r>
      <w:r w:rsidR="00C808A6">
        <w:t>look at</w:t>
      </w:r>
      <w:r w:rsidR="003C6A7D">
        <w:t xml:space="preserve"> the impact of different adoption scenarios on power demand and electricity infrastructure needs.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6E07AAA0" w14:textId="198B39C0" w:rsidR="004D3CF4" w:rsidRDefault="004D3CF4" w:rsidP="0051151C">
      <w:pPr>
        <w:pStyle w:val="Heading1"/>
        <w:numPr>
          <w:ilvl w:val="1"/>
          <w:numId w:val="20"/>
        </w:numPr>
      </w:pPr>
      <w:bookmarkStart w:id="31" w:name="_Toc36643833"/>
      <w:r>
        <w:t xml:space="preserve">GCAM </w:t>
      </w:r>
      <w:r w:rsidR="001A1884">
        <w:t>Overview</w:t>
      </w:r>
      <w:bookmarkEnd w:id="31"/>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32" w:name="_Toc36643834"/>
      <w:r>
        <w:t>GCAM Transport Sector Details</w:t>
      </w:r>
      <w:bookmarkEnd w:id="32"/>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w:t>
      </w:r>
      <w:r>
        <w:lastRenderedPageBreak/>
        <w:t>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vintaged,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6F887B91" w:rsidR="00016545" w:rsidRDefault="00BC2D73" w:rsidP="00016545">
      <w:pPr>
        <w:pStyle w:val="Heading1"/>
        <w:numPr>
          <w:ilvl w:val="1"/>
          <w:numId w:val="20"/>
        </w:numPr>
      </w:pPr>
      <w:bookmarkStart w:id="33" w:name="_Toc36643835"/>
      <w:r>
        <w:t>GCAM S</w:t>
      </w:r>
      <w:r w:rsidR="00D17230">
        <w:t>cenario Details</w:t>
      </w:r>
      <w:bookmarkEnd w:id="33"/>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64DBFACA" w14:textId="03267565" w:rsidR="00016545" w:rsidRDefault="00C368B9" w:rsidP="00016545">
      <w:pPr>
        <w:pStyle w:val="Heading1"/>
        <w:numPr>
          <w:ilvl w:val="2"/>
          <w:numId w:val="20"/>
        </w:numPr>
      </w:pPr>
      <w:r>
        <w:t>Baseline Assumptions</w:t>
      </w:r>
      <w:r w:rsidR="00016545">
        <w:t xml:space="preserve"> </w:t>
      </w:r>
    </w:p>
    <w:p w14:paraId="75724FAC" w14:textId="34CBCBEC"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All of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ins w:id="34" w:author="Khan, Zarrar" w:date="2020-04-07T13:29:00Z">
        <w:r w:rsidR="00E6409A">
          <w:instrText xml:space="preserve"> ADDIN ZOTERO_ITEM CSL_CITATION {"citationID":"dTb9tiQd","properties":{"formattedCitation":"(Jadun et al., n.d.)","plainCitation":"(Jadun et al., n.d.)","noteIndex":0},"citationItems":[{"id":"NfiFIuxj/QbsLuEgw","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35" w:author="Khan, Zarrar" w:date="2020-04-07T13:29:00Z">
        <w:r w:rsidDel="00E6409A">
          <w:delInstrText xml:space="preserve"> ADDIN ZOTERO_ITEM CSL_CITATION {"citationID":"dTb9tiQd","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fldChar w:fldCharType="separate"/>
      </w:r>
      <w:ins w:id="36" w:author="Khan, Zarrar" w:date="2020-04-07T13:29:00Z">
        <w:r w:rsidR="00E6409A" w:rsidRPr="00E6409A">
          <w:rPr>
            <w:rFonts w:ascii="Calibri" w:hAnsi="Calibri" w:cs="Calibri"/>
            <w:rPrChange w:id="37" w:author="Khan, Zarrar" w:date="2020-04-07T13:29:00Z">
              <w:rPr/>
            </w:rPrChange>
          </w:rPr>
          <w:t>(Jadun et al., n.d.)</w:t>
        </w:r>
      </w:ins>
      <w:del w:id="38" w:author="Khan, Zarrar" w:date="2020-04-07T13:29:00Z">
        <w:r w:rsidRPr="00E6409A" w:rsidDel="00E6409A">
          <w:rPr>
            <w:rPrChange w:id="39" w:author="Khan, Zarrar" w:date="2020-04-07T13:29:00Z">
              <w:rPr>
                <w:rFonts w:ascii="Calibri" w:hAnsi="Calibri" w:cs="Calibri"/>
              </w:rPr>
            </w:rPrChange>
          </w:rPr>
          <w:delText>(Jadun et al. 2017)</w:delText>
        </w:r>
      </w:del>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1F49F6E9" w14:textId="6AEEDAD3" w:rsidR="00016545" w:rsidRDefault="00016545" w:rsidP="00016545">
      <w:pPr>
        <w:pStyle w:val="Heading1"/>
        <w:numPr>
          <w:ilvl w:val="2"/>
          <w:numId w:val="20"/>
        </w:numPr>
      </w:pPr>
      <w:r>
        <w:lastRenderedPageBreak/>
        <w:t xml:space="preserve">NEVP Overview </w:t>
      </w:r>
    </w:p>
    <w:p w14:paraId="087DFF7C" w14:textId="77777777" w:rsidR="00016545" w:rsidRDefault="00016545" w:rsidP="00016545">
      <w:r>
        <w:t>The government of Pakistan (GoP)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8"/>
                    <a:stretch>
                      <a:fillRect/>
                    </a:stretch>
                  </pic:blipFill>
                  <pic:spPr>
                    <a:xfrm>
                      <a:off x="0" y="0"/>
                      <a:ext cx="3525913" cy="2509247"/>
                    </a:xfrm>
                    <a:prstGeom prst="rect">
                      <a:avLst/>
                    </a:prstGeom>
                    <a:noFill/>
                    <a:ln>
                      <a:noFill/>
                    </a:ln>
                  </pic:spPr>
                </pic:pic>
              </a:graphicData>
            </a:graphic>
          </wp:inline>
        </w:drawing>
      </w:r>
    </w:p>
    <w:p w14:paraId="306D0A11" w14:textId="404BAA90" w:rsidR="00016545" w:rsidRPr="00016545" w:rsidRDefault="00016545" w:rsidP="00016545">
      <w:r>
        <w:t xml:space="preserve">Policy objectives include reducing greenhouse gas emissions and air pollution, reducing the oil import bill, using electricity at off-peak times and reducing idle capacity payments, and supporting domestic manufacturing of electric vehicles. To increase EV adoption and achieve these goals, the NEVP proposes numerous policy measures. These include sales tax exemptions for locally produced EVs; exemption from registration fees and annual token tax; lower duties for vehicle imports; reduced or eliminated duties for imports of EV-specific materials and parts used in local production; government procurement of electric bus and truck fleets; EV-specific zones in high density areas; and expansion of public charging infrastructure. </w:t>
      </w:r>
    </w:p>
    <w:p w14:paraId="460B3B3F" w14:textId="5C7A0572" w:rsidR="00016545" w:rsidRPr="00016545" w:rsidRDefault="00016545" w:rsidP="00016545">
      <w:pPr>
        <w:pStyle w:val="Heading1"/>
        <w:numPr>
          <w:ilvl w:val="2"/>
          <w:numId w:val="20"/>
        </w:numPr>
      </w:pPr>
      <w:r>
        <w:t>Representation in GCAM</w:t>
      </w:r>
    </w:p>
    <w:p w14:paraId="690C4E5F" w14:textId="4BFD391F" w:rsidR="00C368B9" w:rsidRDefault="00C368B9" w:rsidP="00360777">
      <w:r>
        <w:t xml:space="preserve">For our baseline (no policy) scenario, we assume no EV incentives. Pakistan’s vehicle taxes, import duties, and fees apply equally to all vehicle technologies. We assume current levels of localization of ICEV production and no localization of EV production, in the absence of policies supporting this. </w:t>
      </w:r>
    </w:p>
    <w:p w14:paraId="6384F7A3" w14:textId="481E9349" w:rsidR="007C3159" w:rsidRPr="00360777" w:rsidRDefault="00ED1E3C" w:rsidP="00360777">
      <w:r>
        <w:t>In our policy scenarios, we model only the monetary EV incentives</w:t>
      </w:r>
      <w:r w:rsidR="00C368B9">
        <w:t xml:space="preserve">, which affect vehicle cost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40" w:name="_Toc36643836"/>
      <w:r>
        <w:lastRenderedPageBreak/>
        <w:t xml:space="preserve">PLEXOS </w:t>
      </w:r>
      <w:r w:rsidR="00BC2D73">
        <w:t>O</w:t>
      </w:r>
      <w:r>
        <w:t>verview</w:t>
      </w:r>
      <w:bookmarkEnd w:id="40"/>
    </w:p>
    <w:p w14:paraId="65B35C42" w14:textId="40DBCE78" w:rsidR="00D17230" w:rsidRPr="00D17230" w:rsidRDefault="00D17230" w:rsidP="00D17230">
      <w:pPr>
        <w:pStyle w:val="Heading1"/>
        <w:numPr>
          <w:ilvl w:val="1"/>
          <w:numId w:val="20"/>
        </w:numPr>
      </w:pPr>
      <w:bookmarkStart w:id="41" w:name="_Toc36643837"/>
      <w:r>
        <w:t xml:space="preserve">SEP </w:t>
      </w:r>
      <w:r w:rsidR="00BC2D73">
        <w:t>M</w:t>
      </w:r>
      <w:r>
        <w:t xml:space="preserve">odel </w:t>
      </w:r>
      <w:r w:rsidR="00BC2D73">
        <w:t>O</w:t>
      </w:r>
      <w:r>
        <w:t>verview</w:t>
      </w:r>
      <w:bookmarkEnd w:id="41"/>
    </w:p>
    <w:p w14:paraId="37879254" w14:textId="7E46F951" w:rsidR="004D3CF4" w:rsidRDefault="004D3CF4" w:rsidP="00A379AF">
      <w:pPr>
        <w:pStyle w:val="Heading1"/>
        <w:numPr>
          <w:ilvl w:val="0"/>
          <w:numId w:val="20"/>
        </w:numPr>
      </w:pPr>
      <w:bookmarkStart w:id="42" w:name="_Toc36643838"/>
      <w:r>
        <w:t>Results</w:t>
      </w:r>
      <w:bookmarkEnd w:id="42"/>
    </w:p>
    <w:p w14:paraId="6E4DC8EA" w14:textId="5463D69A" w:rsidR="004D3CF4" w:rsidRDefault="003F5E37" w:rsidP="0051151C">
      <w:pPr>
        <w:pStyle w:val="Heading1"/>
        <w:numPr>
          <w:ilvl w:val="1"/>
          <w:numId w:val="20"/>
        </w:numPr>
      </w:pPr>
      <w:bookmarkStart w:id="43" w:name="_Toc36643839"/>
      <w:r>
        <w:t xml:space="preserve">GCAM </w:t>
      </w:r>
      <w:r w:rsidR="00AD688B">
        <w:t>Baseline</w:t>
      </w:r>
      <w:r w:rsidR="004D3CF4">
        <w:t xml:space="preserve"> Results</w:t>
      </w:r>
      <w:bookmarkEnd w:id="43"/>
    </w:p>
    <w:p w14:paraId="721C5F82" w14:textId="3DF6EFA2" w:rsidR="003F5E37" w:rsidRDefault="003F5E37" w:rsidP="003F5E37">
      <w:pPr>
        <w:pStyle w:val="Heading1"/>
        <w:numPr>
          <w:ilvl w:val="1"/>
          <w:numId w:val="20"/>
        </w:numPr>
      </w:pPr>
      <w:bookmarkStart w:id="44" w:name="_Toc36643840"/>
      <w:r>
        <w:t>GCAM Scenario Results – EV adoption, emissions impacts</w:t>
      </w:r>
      <w:bookmarkEnd w:id="44"/>
    </w:p>
    <w:p w14:paraId="5B0DF92F" w14:textId="1CE2E0CE" w:rsidR="003F5E37" w:rsidRPr="003F5E37" w:rsidRDefault="003F5E37" w:rsidP="003F5E37">
      <w:pPr>
        <w:pStyle w:val="Heading1"/>
        <w:numPr>
          <w:ilvl w:val="1"/>
          <w:numId w:val="20"/>
        </w:numPr>
      </w:pPr>
      <w:bookmarkStart w:id="45" w:name="_Toc36643841"/>
      <w:r>
        <w:t>PLEXOS Results – power demand, infrastructure needs</w:t>
      </w:r>
      <w:bookmarkEnd w:id="45"/>
    </w:p>
    <w:p w14:paraId="1DF0120C" w14:textId="2DC596DA" w:rsidR="003F5E37" w:rsidRDefault="003F5E37" w:rsidP="0051151C">
      <w:pPr>
        <w:pStyle w:val="Heading1"/>
        <w:numPr>
          <w:ilvl w:val="1"/>
          <w:numId w:val="20"/>
        </w:numPr>
      </w:pPr>
      <w:bookmarkStart w:id="46" w:name="_Toc36643842"/>
      <w:r>
        <w:t>SEP Model Results – fuel needs by type, fuel costs</w:t>
      </w:r>
      <w:bookmarkEnd w:id="46"/>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47" w:name="_Toc36643843"/>
      <w:r>
        <w:t>Discussion</w:t>
      </w:r>
      <w:r w:rsidR="00EF6C96">
        <w:t xml:space="preserve"> &amp; Conclusions</w:t>
      </w:r>
      <w:bookmarkEnd w:id="47"/>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1C8301CD" w:rsidR="004B6C44" w:rsidRDefault="004B6C44" w:rsidP="004B6C44">
      <w:pPr>
        <w:pStyle w:val="Heading1"/>
        <w:numPr>
          <w:ilvl w:val="0"/>
          <w:numId w:val="0"/>
        </w:numPr>
        <w:ind w:left="432" w:hanging="432"/>
      </w:pPr>
      <w:bookmarkStart w:id="48" w:name="_Toc36643844"/>
      <w:r>
        <w:t>References</w:t>
      </w:r>
      <w:bookmarkEnd w:id="48"/>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49" w:name="_Toc36643845"/>
      <w:r>
        <w:lastRenderedPageBreak/>
        <w:t>Appendi</w:t>
      </w:r>
      <w:r w:rsidR="00F15425">
        <w:t>ces</w:t>
      </w:r>
      <w:bookmarkEnd w:id="49"/>
    </w:p>
    <w:p w14:paraId="5F7A3EA5" w14:textId="47346274" w:rsidR="005133FA" w:rsidRDefault="005133FA" w:rsidP="00AB7F69">
      <w:pPr>
        <w:pStyle w:val="Heading1"/>
      </w:pPr>
      <w:bookmarkStart w:id="50" w:name="_Toc36643846"/>
      <w:r>
        <w:t>Pakistan-specific changes to core GCAM</w:t>
      </w:r>
      <w:bookmarkEnd w:id="50"/>
    </w:p>
    <w:p w14:paraId="20FC5D37" w14:textId="55D5ADFA" w:rsidR="00E8474E" w:rsidRDefault="00E8474E" w:rsidP="00E8474E">
      <w:pPr>
        <w:pStyle w:val="Heading2"/>
      </w:pPr>
      <w:bookmarkStart w:id="51" w:name="_Toc36643847"/>
      <w:bookmarkStart w:id="52" w:name="_Toc35334621"/>
      <w:r>
        <w:t>Socioeconomic assumptions</w:t>
      </w:r>
      <w:bookmarkEnd w:id="51"/>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3"/>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7E5D7E1" w14:textId="77777777" w:rsidR="00146040" w:rsidRDefault="00146040" w:rsidP="00146040">
      <w:r>
        <w:rPr>
          <w:noProof/>
        </w:rPr>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1BEE0E37" w14:textId="07979EDF" w:rsidR="00146040" w:rsidRDefault="00146040" w:rsidP="00146040">
      <w:r>
        <w:rPr>
          <w:noProof/>
        </w:rPr>
        <w:lastRenderedPageBreak/>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F842E49" w14:textId="2D5DA379" w:rsidR="005133FA" w:rsidRPr="007C2950" w:rsidRDefault="005133FA" w:rsidP="007C2950">
      <w:pPr>
        <w:pStyle w:val="Heading2"/>
        <w:numPr>
          <w:ilvl w:val="1"/>
          <w:numId w:val="18"/>
        </w:numPr>
      </w:pPr>
      <w:bookmarkStart w:id="53" w:name="_Toc36643848"/>
      <w:r w:rsidRPr="007C2950">
        <w:t>Power sector changes</w:t>
      </w:r>
      <w:bookmarkEnd w:id="52"/>
      <w:bookmarkEnd w:id="53"/>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54" w:name="_Toc36643849"/>
      <w:r>
        <w:t>Fossil Generation</w:t>
      </w:r>
      <w:bookmarkEnd w:id="54"/>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55" w:name="_Toc36643850"/>
      <w:r>
        <w:t>Hydropower</w:t>
      </w:r>
      <w:bookmarkEnd w:id="55"/>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56" w:name="_Toc36643851"/>
      <w:r>
        <w:t>Nuclear</w:t>
      </w:r>
      <w:bookmarkEnd w:id="56"/>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4"/>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57" w:name="_Toc35334622"/>
      <w:bookmarkStart w:id="58" w:name="_Toc36643852"/>
      <w:r w:rsidRPr="007C2950">
        <w:t>Industry changes</w:t>
      </w:r>
      <w:bookmarkEnd w:id="57"/>
      <w:bookmarkEnd w:id="58"/>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In particular, GCAM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59" w:name="_Toc36643853"/>
      <w:bookmarkStart w:id="60" w:name="_Toc35334624"/>
      <w:r>
        <w:t>Transportation changes</w:t>
      </w:r>
      <w:bookmarkEnd w:id="59"/>
      <w:r>
        <w:t xml:space="preserve"> </w:t>
      </w:r>
      <w:bookmarkEnd w:id="60"/>
    </w:p>
    <w:p w14:paraId="2302373D" w14:textId="51166C06" w:rsidR="00752FC3" w:rsidRDefault="00622FA7" w:rsidP="00752FC3">
      <w:pPr>
        <w:pStyle w:val="Heading3"/>
      </w:pPr>
      <w:bookmarkStart w:id="61" w:name="_Toc36643854"/>
      <w:r>
        <w:t>General updates to transportation assumptions</w:t>
      </w:r>
      <w:bookmarkEnd w:id="61"/>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lastRenderedPageBreak/>
              <w:t>Motorcycle (50-250cc)</w:t>
            </w:r>
          </w:p>
          <w:p w14:paraId="5FF0DA7A" w14:textId="26F92006" w:rsidR="00752FC3" w:rsidRDefault="00752FC3" w:rsidP="00752FC3">
            <w:r>
              <w:t>Scooter</w:t>
            </w:r>
          </w:p>
        </w:tc>
        <w:tc>
          <w:tcPr>
            <w:tcW w:w="1710" w:type="dxa"/>
          </w:tcPr>
          <w:p w14:paraId="4971B5F8" w14:textId="77777777" w:rsidR="00752FC3" w:rsidRDefault="00752FC3" w:rsidP="00752FC3">
            <w:r>
              <w:lastRenderedPageBreak/>
              <w:t>Liquids</w:t>
            </w:r>
          </w:p>
          <w:p w14:paraId="00ABF79F" w14:textId="3123C026" w:rsidR="00752FC3" w:rsidRDefault="00752FC3" w:rsidP="00752FC3">
            <w:r>
              <w:lastRenderedPageBreak/>
              <w:t>BEV</w:t>
            </w:r>
          </w:p>
        </w:tc>
        <w:tc>
          <w:tcPr>
            <w:tcW w:w="3865" w:type="dxa"/>
          </w:tcPr>
          <w:p w14:paraId="160096FD" w14:textId="77777777" w:rsidR="00752FC3" w:rsidRDefault="00717EEE" w:rsidP="00752FC3">
            <w:r>
              <w:lastRenderedPageBreak/>
              <w:t>Annual travel per vehicle</w:t>
            </w:r>
          </w:p>
          <w:p w14:paraId="2401DA99" w14:textId="77777777" w:rsidR="00717EEE" w:rsidRDefault="00717EEE" w:rsidP="00717EEE">
            <w:r>
              <w:lastRenderedPageBreak/>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lastRenderedPageBreak/>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t>Natural Gas</w:t>
            </w:r>
          </w:p>
          <w:p w14:paraId="460DE43A" w14:textId="25BF6794" w:rsidR="00717EEE" w:rsidRDefault="00717EEE" w:rsidP="00717EEE">
            <w:r>
              <w:t>BEV</w:t>
            </w:r>
          </w:p>
        </w:tc>
        <w:tc>
          <w:tcPr>
            <w:tcW w:w="3865" w:type="dxa"/>
          </w:tcPr>
          <w:p w14:paraId="11BC7C2E" w14:textId="77777777" w:rsidR="00717EEE" w:rsidRDefault="00717EEE" w:rsidP="00717EEE">
            <w:r>
              <w:t>Base year energy use</w:t>
            </w:r>
          </w:p>
          <w:p w14:paraId="5B4159B7" w14:textId="77777777" w:rsidR="00717EEE" w:rsidRDefault="00717EEE" w:rsidP="00717EEE">
            <w:r>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lastRenderedPageBreak/>
              <w:t>Non-fuel OPEX</w:t>
            </w:r>
          </w:p>
        </w:tc>
      </w:tr>
      <w:tr w:rsidR="00013055" w14:paraId="401DCDE1" w14:textId="77777777" w:rsidTr="00013055">
        <w:trPr>
          <w:trHeight w:val="43"/>
        </w:trPr>
        <w:tc>
          <w:tcPr>
            <w:tcW w:w="1705" w:type="dxa"/>
          </w:tcPr>
          <w:p w14:paraId="494FD226" w14:textId="658B04C3" w:rsidR="00013055" w:rsidRDefault="00013055" w:rsidP="00013055">
            <w:r>
              <w:lastRenderedPageBreak/>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7B609A89"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buses were updated based on NREL’s Electrification Futures Study </w:t>
      </w:r>
      <w:r w:rsidR="00D05018">
        <w:fldChar w:fldCharType="begin"/>
      </w:r>
      <w:ins w:id="62" w:author="Khan, Zarrar" w:date="2020-04-07T13:29:00Z">
        <w:r w:rsidR="00E6409A">
          <w:instrText xml:space="preserve"> ADDIN ZOTERO_ITEM CSL_CITATION {"citationID":"xGjc6WQ3","properties":{"formattedCitation":"(Jadun et al., n.d.)","plainCitation":"(Jadun et al., n.d.)","noteIndex":0},"citationItems":[{"id":"NfiFIuxj/QbsLuEgw","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63" w:author="Khan, Zarrar" w:date="2020-04-07T13:29:00Z">
        <w:r w:rsidR="00D05018" w:rsidDel="00E6409A">
          <w:delInstrText xml:space="preserve"> ADDIN ZOTERO_ITEM CSL_CITATION {"citationID":"xGjc6WQ3","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64" w:author="Khan, Zarrar" w:date="2020-04-07T13:29:00Z">
        <w:r w:rsidR="00E6409A" w:rsidRPr="00E6409A">
          <w:rPr>
            <w:rFonts w:ascii="Calibri" w:hAnsi="Calibri" w:cs="Calibri"/>
            <w:rPrChange w:id="65" w:author="Khan, Zarrar" w:date="2020-04-07T13:29:00Z">
              <w:rPr/>
            </w:rPrChange>
          </w:rPr>
          <w:t>(Jadun et al., n.d.)</w:t>
        </w:r>
      </w:ins>
      <w:del w:id="66" w:author="Khan, Zarrar" w:date="2020-04-07T13:29:00Z">
        <w:r w:rsidR="00D05018" w:rsidRPr="00E6409A" w:rsidDel="00E6409A">
          <w:rPr>
            <w:rPrChange w:id="67" w:author="Khan, Zarrar" w:date="2020-04-07T13:29:00Z">
              <w:rPr>
                <w:rFonts w:ascii="Calibri" w:hAnsi="Calibri" w:cs="Calibri"/>
              </w:rPr>
            </w:rPrChange>
          </w:rPr>
          <w:delText>(Jadun et al. 2017)</w:delText>
        </w:r>
      </w:del>
      <w:r w:rsidR="00D05018">
        <w:fldChar w:fldCharType="end"/>
      </w:r>
      <w:r w:rsidR="00FA7813">
        <w:rPr>
          <w:rStyle w:val="FootnoteReference"/>
        </w:rPr>
        <w:footnoteReference w:id="5"/>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 xml:space="preserve">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w:t>
      </w:r>
      <w:ins w:id="68" w:author="Khan, Zarrar" w:date="2020-04-07T12:31:00Z">
        <w:r w:rsidR="003B37EB">
          <w:t xml:space="preserve">to </w:t>
        </w:r>
      </w:ins>
      <w:r w:rsidR="00F506EF">
        <w:t>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vintaged.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is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69" w:name="_Toc35334627"/>
      <w:bookmarkStart w:id="70" w:name="_Toc36643856"/>
      <w:r w:rsidRPr="0014425F">
        <w:lastRenderedPageBreak/>
        <w:t xml:space="preserve">Battery cost curves update </w:t>
      </w:r>
      <w:bookmarkEnd w:id="69"/>
      <w:bookmarkEnd w:id="70"/>
    </w:p>
    <w:p w14:paraId="07CE4053" w14:textId="7950DC87"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ins w:id="71" w:author="Khan, Zarrar" w:date="2020-04-07T13:29:00Z">
        <w:r w:rsidR="00E6409A">
          <w: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NfiFIuxj/3cSzbWqp","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NfiFIuxj/V6wdaI9j","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NfiFIuxj/sZd0YQjh","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NfiFIuxj/YSBFqZW4","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ins>
      <w:del w:id="72" w:author="Khan, Zarrar" w:date="2020-04-07T13:29:00Z">
        <w:r w:rsidR="00360777" w:rsidDel="00E6409A">
          <w:delInstrText xml:space="preserve"> ADDIN ZOTERO_ITEM CSL_CITATION {"citationID":"Z6hqkRuW","properties":{"formattedCitation":"(Goldie-Scot 2019; Berckmans et al. 2017; Holland 2018; Kittner, Lill, and Kammen 2017)","plainCitation":"(Goldie-Scot 2019; Berckmans et al. 2017; Holland 2018; Kittner, Lill, and Kammen 2017)","noteIndex":0},"citationItems":[{"id":64,"uris":["http://zotero.org/users/local/GpkrhFR0/items/XUQVTWMD"],"uri":["http://zotero.org/users/local/GpkrhFR0/items/XUQVTWMD"],"itemData":{"id":64,"type":"webpage","abstract":"Automakers and policy makers are increasingly voicing their belief that the passenger vehicle of the future will be powered (partially or fully) by electricity. There remains, however, a lack of consensus on the timing and speed of the transition, in large part due to differing opinions on current and future lithium-ion batteries.","container-title":"BloombergNEF","language":"en-US","note":"Library Catalog: about.bnef.com\nsection: Report","title":"A Behind the Scenes Take on Lithium-ion Battery Prices","URL":"https://about.bnef.com/blog/behind-scenes-take-lithium-ion-battery-prices/","author":[{"family":"Goldie-Scot","given":"Logan"}],"accessed":{"date-parts":[["2020",4,3]]},"issued":{"date-parts":[["2019",3,5]]}}},{"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Library Catalog: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delInstrText>
        </w:r>
      </w:del>
      <w:r w:rsidR="00F770AD">
        <w:fldChar w:fldCharType="separate"/>
      </w:r>
      <w:r w:rsidR="00360777" w:rsidRPr="00360777">
        <w:rPr>
          <w:rFonts w:ascii="Calibri" w:hAnsi="Calibri" w:cs="Calibri"/>
        </w:rPr>
        <w:t>(Goldie-Scot 2019;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ins w:id="73" w:author="Khan, Zarrar" w:date="2020-04-07T13:29:00Z">
        <w:r w:rsidR="00E6409A">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NfiFIuxj/1mKAtTSq","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ins>
      <w:del w:id="74" w:author="Khan, Zarrar" w:date="2020-04-07T13:29:00Z">
        <w:r w:rsidR="00B84989" w:rsidDel="00E6409A">
          <w:del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delInstrText>
        </w:r>
      </w:del>
      <w:r w:rsidR="00B84989">
        <w:fldChar w:fldCharType="separate"/>
      </w:r>
      <w:ins w:id="75" w:author="Khan, Zarrar" w:date="2020-04-07T13:29:00Z">
        <w:r w:rsidR="00E6409A" w:rsidRPr="00E6409A">
          <w:rPr>
            <w:rFonts w:ascii="Calibri" w:hAnsi="Calibri" w:cs="Calibri"/>
            <w:szCs w:val="24"/>
            <w:rPrChange w:id="76" w:author="Khan, Zarrar" w:date="2020-04-07T13:29:00Z">
              <w:rPr>
                <w:rFonts w:ascii="Times New Roman" w:hAnsi="Times New Roman" w:cs="Times New Roman"/>
                <w:sz w:val="24"/>
                <w:szCs w:val="24"/>
              </w:rPr>
            </w:rPrChange>
          </w:rPr>
          <w:t>(“Battery Pack Prices Fall As Market Ramps Up With Market Average At $156/KWh In 2019” 2019)</w:t>
        </w:r>
      </w:ins>
      <w:del w:id="77" w:author="Khan, Zarrar" w:date="2020-04-07T13:29:00Z">
        <w:r w:rsidR="00B84989" w:rsidRPr="00B84989" w:rsidDel="00E6409A">
          <w:rPr>
            <w:rFonts w:ascii="Calibri" w:hAnsi="Calibri" w:cs="Calibri"/>
            <w:szCs w:val="24"/>
          </w:rPr>
          <w:delText>(</w:delText>
        </w:r>
        <w:r w:rsidR="00B84989" w:rsidDel="00E6409A">
          <w:rPr>
            <w:rFonts w:ascii="Calibri" w:hAnsi="Calibri" w:cs="Calibri"/>
            <w:szCs w:val="24"/>
          </w:rPr>
          <w:delText>BNEF</w:delText>
        </w:r>
        <w:r w:rsidR="00B84989" w:rsidRPr="00B84989" w:rsidDel="00E6409A">
          <w:rPr>
            <w:rFonts w:ascii="Calibri" w:hAnsi="Calibri" w:cs="Calibri"/>
            <w:szCs w:val="24"/>
          </w:rPr>
          <w:delText xml:space="preserve"> 2019)</w:delText>
        </w:r>
      </w:del>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ins w:id="78" w:author="Khan, Zarrar" w:date="2020-04-07T13:29:00Z">
        <w:r w:rsidR="00E6409A">
          <w:instrText xml:space="preserve"> ADDIN ZOTERO_ITEM CSL_CITATION {"citationID":"uElhHbPS","properties":{"formattedCitation":"(Jadun et al., n.d.)","plainCitation":"(Jadun et al., n.d.)","noteIndex":0},"citationItems":[{"id":"NfiFIuxj/QbsLuEgw","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instrText>
        </w:r>
      </w:ins>
      <w:del w:id="79" w:author="Khan, Zarrar" w:date="2020-04-07T13:29:00Z">
        <w:r w:rsidR="00D05018" w:rsidDel="00E6409A">
          <w:delInstrText xml:space="preserve"> ADDIN ZOTERO_ITEM CSL_CITATION {"citationID":"uElhHbPS","properties":{"formattedCitation":"(Jadun et al., n.d.)","plainCitation":"(Jadun et al., n.d.)","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schema":"https://github.com/citation-style-language/schema/raw/master/csl-citation.json"} </w:delInstrText>
        </w:r>
      </w:del>
      <w:r w:rsidR="00D05018">
        <w:fldChar w:fldCharType="separate"/>
      </w:r>
      <w:ins w:id="80" w:author="Khan, Zarrar" w:date="2020-04-07T13:29:00Z">
        <w:r w:rsidR="00E6409A" w:rsidRPr="00E6409A">
          <w:rPr>
            <w:rFonts w:ascii="Calibri" w:hAnsi="Calibri" w:cs="Calibri"/>
            <w:rPrChange w:id="81" w:author="Khan, Zarrar" w:date="2020-04-07T13:29:00Z">
              <w:rPr/>
            </w:rPrChange>
          </w:rPr>
          <w:t>(Jadun et al., n.d.)</w:t>
        </w:r>
      </w:ins>
      <w:del w:id="82" w:author="Khan, Zarrar" w:date="2020-04-07T13:29:00Z">
        <w:r w:rsidR="00D05018" w:rsidRPr="00E6409A" w:rsidDel="00E6409A">
          <w:rPr>
            <w:rPrChange w:id="83" w:author="Khan, Zarrar" w:date="2020-04-07T13:29:00Z">
              <w:rPr>
                <w:rFonts w:ascii="Calibri" w:hAnsi="Calibri" w:cs="Calibri"/>
              </w:rPr>
            </w:rPrChange>
          </w:rPr>
          <w:delText>(Jadun et al. 2017)</w:delText>
        </w:r>
      </w:del>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2"/>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84" w:name="_Toc35334628"/>
      <w:r>
        <w:lastRenderedPageBreak/>
        <w:t>Battery vintaging factors</w:t>
      </w:r>
      <w:bookmarkEnd w:id="84"/>
    </w:p>
    <w:p w14:paraId="0E8F5EA9" w14:textId="5CE548FB" w:rsidR="00C45DD4" w:rsidRDefault="006D0118" w:rsidP="00C45DD4">
      <w:r>
        <w:t>We calculate</w:t>
      </w:r>
      <w:r w:rsidR="00C45DD4">
        <w:t xml:space="preserve"> battery vintaging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vintaging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85" w:name="_Toc35334629"/>
      <w:bookmarkStart w:id="86" w:name="_Toc36643857"/>
      <w:r w:rsidRPr="00C808A6">
        <w:rPr>
          <w:rStyle w:val="Heading2Char"/>
          <w:b/>
          <w:bCs/>
          <w:smallCaps w:val="0"/>
          <w:sz w:val="22"/>
          <w:szCs w:val="22"/>
        </w:rPr>
        <w:t>4W LDVs</w:t>
      </w:r>
      <w:bookmarkEnd w:id="85"/>
      <w:bookmarkEnd w:id="86"/>
    </w:p>
    <w:p w14:paraId="2DE7E020" w14:textId="47F1E830"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r w:rsidR="00B840E9">
        <w:t>Autonomie data</w:t>
      </w:r>
      <w:r w:rsidR="005970F6">
        <w:t xml:space="preserve"> on vehicle component costs</w:t>
      </w:r>
      <w:r w:rsidR="00B840E9">
        <w:t xml:space="preserve"> </w:t>
      </w:r>
      <w:r w:rsidR="00764872">
        <w:fldChar w:fldCharType="begin"/>
      </w:r>
      <w:ins w:id="87" w:author="Khan, Zarrar" w:date="2020-04-07T13:29:00Z">
        <w:r w:rsidR="00E6409A">
          <w:instrText xml:space="preserve"> ADDIN ZOTERO_ITEM CSL_CITATION {"citationID":"CcqBjJsB","properties":{"formattedCitation":"(Moawad et al. 2016)","plainCitation":"(Moawad et al. 2016)","noteIndex":0},"citationItems":[{"id":"NfiFIuxj/bwc3IY8X","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88" w:author="Khan, Zarrar" w:date="2020-04-07T13:29:00Z">
        <w:r w:rsidR="00764872" w:rsidDel="00E6409A">
          <w:del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r w:rsidR="00764872" w:rsidRPr="00764872">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New cost = old cost * (1 – ((battery cost % change from NREL) * (battery share of cost) * (battery vintaging factor))</w:t>
      </w:r>
    </w:p>
    <w:p w14:paraId="16A92A3C" w14:textId="77777777" w:rsidR="00C45DD4" w:rsidRPr="00C808A6" w:rsidRDefault="00C45DD4" w:rsidP="00C808A6">
      <w:pPr>
        <w:pStyle w:val="Heading4"/>
      </w:pPr>
      <w:bookmarkStart w:id="89" w:name="_Toc35334630"/>
      <w:bookmarkStart w:id="90" w:name="_Toc36643858"/>
      <w:r w:rsidRPr="00C808A6">
        <w:rPr>
          <w:rStyle w:val="Heading2Char"/>
          <w:b/>
          <w:bCs/>
          <w:smallCaps w:val="0"/>
          <w:sz w:val="22"/>
          <w:szCs w:val="22"/>
        </w:rPr>
        <w:t>2-wheelers</w:t>
      </w:r>
      <w:bookmarkEnd w:id="89"/>
      <w:bookmarkEnd w:id="90"/>
    </w:p>
    <w:p w14:paraId="7C62F629" w14:textId="6FBE11DB" w:rsidR="00DA6269" w:rsidRDefault="005970F6" w:rsidP="00DA6269">
      <w:r>
        <w:t>For 2-wheelers, new purchase costs were calculated largely the same way as for 4-wheel LDVs. However, we did not have da</w:t>
      </w:r>
      <w:r w:rsidR="00C45DD4">
        <w:t>ta on battery share of cost</w:t>
      </w:r>
      <w:r>
        <w:t xml:space="preserve"> from Autonomie</w:t>
      </w:r>
      <w:r w:rsidR="00764872">
        <w:t xml:space="preserve"> </w:t>
      </w:r>
      <w:r w:rsidR="00764872">
        <w:fldChar w:fldCharType="begin"/>
      </w:r>
      <w:ins w:id="91" w:author="Khan, Zarrar" w:date="2020-04-07T13:29:00Z">
        <w:r w:rsidR="00E6409A">
          <w:instrText xml:space="preserve"> ADDIN ZOTERO_ITEM CSL_CITATION {"citationID":"EnXWIHa2","properties":{"formattedCitation":"(Moawad et al. 2016)","plainCitation":"(Moawad et al. 2016)","noteIndex":0},"citationItems":[{"id":"NfiFIuxj/bwc3IY8X","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ins>
      <w:del w:id="92" w:author="Khan, Zarrar" w:date="2020-04-07T13:29:00Z">
        <w:r w:rsidR="00764872" w:rsidDel="00E6409A">
          <w:del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delInstrText>
        </w:r>
      </w:del>
      <w:r w:rsidR="00764872">
        <w:fldChar w:fldCharType="separate"/>
      </w:r>
      <w:r w:rsidR="00764872" w:rsidRPr="00764872">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r w:rsidR="00764872">
        <w:t>Autonomie</w:t>
      </w:r>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r w:rsidR="00764872">
        <w:t>Moawad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93" w:name="_Toc35334631"/>
    </w:p>
    <w:p w14:paraId="00FFE0A3" w14:textId="77777777" w:rsidR="000017DB" w:rsidRPr="00C808A6" w:rsidRDefault="00C45DD4" w:rsidP="00C808A6">
      <w:pPr>
        <w:pStyle w:val="Heading4"/>
      </w:pPr>
      <w:bookmarkStart w:id="94" w:name="_Toc36643859"/>
      <w:r w:rsidRPr="00C808A6">
        <w:rPr>
          <w:rStyle w:val="Heading2Char"/>
          <w:b/>
          <w:bCs/>
          <w:smallCaps w:val="0"/>
          <w:sz w:val="22"/>
          <w:szCs w:val="22"/>
        </w:rPr>
        <w:t>3-wheelers</w:t>
      </w:r>
      <w:bookmarkEnd w:id="93"/>
      <w:bookmarkEnd w:id="94"/>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lastRenderedPageBreak/>
        <w:t>New cost = old cost * (1 – ((battery cost % change from NREL) * (battery share of cost) * (purchase cost share of capital cost) * (battery vintaging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95" w:name="_Toc35334632"/>
      <w:bookmarkStart w:id="96" w:name="_Toc36643860"/>
      <w:r w:rsidRPr="00C808A6">
        <w:rPr>
          <w:rStyle w:val="Heading2Char"/>
          <w:b/>
          <w:bCs/>
          <w:smallCaps w:val="0"/>
          <w:sz w:val="22"/>
          <w:szCs w:val="22"/>
        </w:rPr>
        <w:t>Trucks</w:t>
      </w:r>
      <w:bookmarkEnd w:id="95"/>
      <w:bookmarkEnd w:id="96"/>
    </w:p>
    <w:p w14:paraId="486B0A30" w14:textId="36B1A5C7" w:rsidR="005256C3" w:rsidRDefault="005256C3" w:rsidP="005256C3">
      <w:r>
        <w:t xml:space="preserve">There is only one cost variable for trucks, </w:t>
      </w:r>
      <w:r w:rsidR="00C45DD4">
        <w:t>CAPEX and non-fuel OPEX ($/vkm)</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r w:rsidR="00C45DD4">
        <w:t>Autonomie</w:t>
      </w:r>
      <w:r>
        <w:t xml:space="preserve"> data (</w:t>
      </w:r>
      <w:r w:rsidR="00FE4D0E">
        <w:t xml:space="preserve">again using the </w:t>
      </w:r>
      <w:r w:rsidR="00C45DD4">
        <w:t>average non-battery tech curve</w:t>
      </w:r>
      <w:r>
        <w:t>)</w:t>
      </w:r>
      <w:r w:rsidR="00C45DD4">
        <w:t xml:space="preserve"> for all truck classes. </w:t>
      </w:r>
      <w:r>
        <w:t xml:space="preserve">We estimate the purchase cost 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New cost = old cost * (1 – ((battery cost % change from NREL) * (battery share of cost) * (share of capital cost in LCOD) * (battery vintaging factor))</w:t>
      </w:r>
    </w:p>
    <w:p w14:paraId="5FE9ECDA" w14:textId="77777777" w:rsidR="00C45DD4" w:rsidRPr="00C808A6" w:rsidRDefault="00C45DD4" w:rsidP="00C808A6">
      <w:pPr>
        <w:pStyle w:val="Heading4"/>
      </w:pPr>
      <w:bookmarkStart w:id="97" w:name="_Toc35334633"/>
      <w:bookmarkStart w:id="98" w:name="_Toc36643861"/>
      <w:r w:rsidRPr="00C808A6">
        <w:rPr>
          <w:rStyle w:val="Heading2Char"/>
          <w:b/>
          <w:bCs/>
          <w:smallCaps w:val="0"/>
          <w:sz w:val="22"/>
          <w:szCs w:val="22"/>
        </w:rPr>
        <w:t>Buses</w:t>
      </w:r>
      <w:bookmarkEnd w:id="97"/>
      <w:bookmarkEnd w:id="98"/>
    </w:p>
    <w:p w14:paraId="55F05D43" w14:textId="51012CA0"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C45DD4">
        <w:rPr>
          <w:rStyle w:val="EndnoteReference"/>
        </w:rPr>
        <w:endnoteReference w:id="3"/>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r w:rsidR="00FE4D0E">
        <w:t>Moawad et al (2016)</w:t>
      </w:r>
      <w:r>
        <w:t>.</w:t>
      </w:r>
      <w:r w:rsidR="004A2861">
        <w:t xml:space="preserve"> The capital cost share of non-fuel levelized cost comes from the EFS report. (figure 13 data). New costs are calculated as:</w:t>
      </w:r>
    </w:p>
    <w:p w14:paraId="2CB7EBB1" w14:textId="77777777" w:rsidR="00C45DD4" w:rsidRDefault="00C45DD4" w:rsidP="004A2861">
      <w:pPr>
        <w:ind w:left="720"/>
      </w:pPr>
      <w:r>
        <w:t>New cost = old cost * (1 – ((battery cost % change from NREL) * (battery share of cost) * (share of capital cost in LCOD) * (battery vintaging factor))</w:t>
      </w:r>
    </w:p>
    <w:p w14:paraId="07E63205" w14:textId="36C2E80B" w:rsidR="005133FA" w:rsidRPr="00C45DD4" w:rsidRDefault="005133FA" w:rsidP="00C45DD4">
      <w:pPr>
        <w:rPr>
          <w:rFonts w:asciiTheme="majorHAnsi" w:eastAsiaTheme="majorEastAsia" w:hAnsiTheme="majorHAnsi" w:cstheme="majorBidi"/>
          <w:color w:val="2F5496" w:themeColor="accent1" w:themeShade="BF"/>
          <w:sz w:val="32"/>
          <w:szCs w:val="32"/>
        </w:rPr>
      </w:pPr>
    </w:p>
    <w:p w14:paraId="277EAF0C" w14:textId="77777777" w:rsidR="00FC3E5A" w:rsidRDefault="00FC3E5A" w:rsidP="00FC3E5A">
      <w:pPr>
        <w:pStyle w:val="Heading3"/>
      </w:pPr>
      <w:bookmarkStart w:id="99" w:name="_Toc36643855"/>
      <w:bookmarkStart w:id="100" w:name="_Toc35334623"/>
      <w:bookmarkStart w:id="101" w:name="_Toc36643862"/>
      <w:r>
        <w:t>Pakistan-specific transportation changes</w:t>
      </w:r>
      <w:bookmarkEnd w:id="99"/>
    </w:p>
    <w:p w14:paraId="420E178E" w14:textId="77777777" w:rsidR="00FC3E5A" w:rsidRDefault="00FC3E5A" w:rsidP="00FC3E5A">
      <w:r>
        <w:t xml:space="preserve">We also make a number of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Jadun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lastRenderedPageBreak/>
        <w:t>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The infrastructure capital cost assumptions for BEVs come from Jadun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0-2 ton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6"/>
      </w:r>
      <w:r>
        <w:t xml:space="preserve"> and average inflation of 5.5% over the past five years.</w:t>
      </w:r>
      <w:r>
        <w:rPr>
          <w:rStyle w:val="FootnoteReference"/>
        </w:rPr>
        <w:footnoteReference w:id="7"/>
      </w:r>
    </w:p>
    <w:p w14:paraId="25199594" w14:textId="77777777" w:rsidR="005133FA" w:rsidRDefault="005133FA" w:rsidP="005133FA">
      <w:pPr>
        <w:pStyle w:val="Heading1"/>
      </w:pPr>
      <w:r>
        <w:t>EV analysis</w:t>
      </w:r>
      <w:bookmarkEnd w:id="100"/>
      <w:bookmarkEnd w:id="101"/>
    </w:p>
    <w:p w14:paraId="3A8BB96E" w14:textId="77777777" w:rsidR="005133FA" w:rsidRDefault="005133FA" w:rsidP="005133FA"/>
    <w:p w14:paraId="1D5579F2" w14:textId="77777777" w:rsidR="005133FA" w:rsidRDefault="005133FA" w:rsidP="005133FA">
      <w:pPr>
        <w:pStyle w:val="Heading2"/>
      </w:pPr>
      <w:bookmarkStart w:id="102" w:name="_Toc35334625"/>
      <w:bookmarkStart w:id="103" w:name="_Toc36643863"/>
      <w:r>
        <w:t>Policy scenarios</w:t>
      </w:r>
      <w:bookmarkEnd w:id="102"/>
      <w:bookmarkEnd w:id="103"/>
      <w:r>
        <w:t xml:space="preserve"> </w:t>
      </w:r>
    </w:p>
    <w:p w14:paraId="7333E93D" w14:textId="56BABDD3" w:rsidR="005133FA" w:rsidRDefault="005133FA"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104"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r>
              <w:rPr>
                <w:i/>
                <w:iCs/>
              </w:rPr>
              <w:t>NoPolicy_NoLoc</w:t>
            </w:r>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r w:rsidRPr="00A03B13">
              <w:rPr>
                <w:i/>
                <w:iCs/>
              </w:rPr>
              <w:t>NEVP</w:t>
            </w:r>
            <w:r>
              <w:rPr>
                <w:i/>
                <w:iCs/>
              </w:rPr>
              <w:t>_NoLoc</w:t>
            </w:r>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r w:rsidRPr="00A03B13">
              <w:rPr>
                <w:i/>
                <w:iCs/>
              </w:rPr>
              <w:t>NEVP</w:t>
            </w:r>
            <w:r>
              <w:rPr>
                <w:i/>
                <w:iCs/>
              </w:rPr>
              <w:t>_GradLoc</w:t>
            </w:r>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r w:rsidRPr="00A03B13">
              <w:rPr>
                <w:i/>
                <w:iCs/>
              </w:rPr>
              <w:t>NEVP</w:t>
            </w:r>
            <w:r>
              <w:rPr>
                <w:i/>
                <w:iCs/>
              </w:rPr>
              <w:t>_AccelLoc</w:t>
            </w:r>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tbl>
    <w:bookmarkEnd w:id="104"/>
    <w:p w14:paraId="675DF594" w14:textId="77777777" w:rsidR="005133FA" w:rsidRDefault="005133FA" w:rsidP="005133FA">
      <w:r>
        <w:t>Scenarios are run in combination with Slow and Rapid Advancement cost pathways (see below).</w:t>
      </w:r>
    </w:p>
    <w:p w14:paraId="1AA329E0" w14:textId="77777777" w:rsidR="005133FA" w:rsidRDefault="005133FA" w:rsidP="005133FA">
      <w:r>
        <w:t>Pakistan’s vehicle taxes and duties:</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lastRenderedPageBreak/>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77777777" w:rsidR="005133FA" w:rsidRPr="00DD075E" w:rsidRDefault="005133FA" w:rsidP="005133FA">
      <w:pPr>
        <w:rPr>
          <w:b/>
        </w:rPr>
      </w:pPr>
      <w:r>
        <w:rPr>
          <w:b/>
        </w:rPr>
        <w:t>EVS (p</w:t>
      </w:r>
      <w:r w:rsidRPr="00DD075E">
        <w:rPr>
          <w:b/>
        </w:rPr>
        <w:t>roposed BEV tax/duty/fee reductions under National Electric Vehicle Policy</w:t>
      </w:r>
      <w:r>
        <w:rPr>
          <w:b/>
        </w:rPr>
        <w:t>):</w:t>
      </w: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lastRenderedPageBreak/>
        <w:t>These use the following localization assumptions:</w:t>
      </w:r>
    </w:p>
    <w:p w14:paraId="27032D3B" w14:textId="7885A4A0" w:rsidR="003A1751"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76787DF7" w14:textId="0BF161CC" w:rsidR="00F76EB8" w:rsidRDefault="00F76EB8" w:rsidP="005133FA"/>
    <w:p w14:paraId="373F17C5" w14:textId="4CE518B3" w:rsidR="00F76EB8" w:rsidRDefault="00F76EB8" w:rsidP="005133FA"/>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55113D4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s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xml:space="preserve">. For </w:t>
      </w:r>
      <w:r w:rsidR="00FC0A8E">
        <w:lastRenderedPageBreak/>
        <w:t>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105" w:name="_Toc35334626"/>
      <w:bookmarkStart w:id="106" w:name="_Toc36643864"/>
      <w:r>
        <w:t>Sensitivity analysis</w:t>
      </w:r>
      <w:bookmarkEnd w:id="105"/>
      <w:bookmarkEnd w:id="106"/>
    </w:p>
    <w:p w14:paraId="1562CA04" w14:textId="671564F2"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ins w:id="107" w:author="Khan, Zarrar" w:date="2020-04-07T13:29:00Z">
        <w:r w:rsidR="00E6409A">
          <w:instrText xml:space="preserve"> ADDIN ZOTERO_ITEM CSL_CITATION {"citationID":"kkQBFDhg","properties":{"formattedCitation":"(Lee and Lovellette 2011; Gallagher and Muehlegger 2011)","plainCitation":"(Lee and Lovellette 2011; Gallagher and Muehlegger 2011)","noteIndex":0},"citationItems":[{"id":"NfiFIuxj/p5qItuZC","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NfiFIuxj/X4fFCCF0","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ins>
      <w:del w:id="108" w:author="Khan, Zarrar" w:date="2020-04-07T13:29:00Z">
        <w:r w:rsidR="0099184B" w:rsidDel="00E6409A">
          <w:del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delInstrText>
        </w:r>
      </w:del>
      <w:r w:rsidR="0099184B">
        <w:fldChar w:fldCharType="separate"/>
      </w:r>
      <w:r w:rsidR="0099184B" w:rsidRPr="0099184B">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high and low case (slow advancement</w:t>
      </w:r>
      <w:r>
        <w:t xml:space="preserve">, </w:t>
      </w:r>
      <w:r w:rsidR="00E8474E">
        <w:t>NEVP gradual localization and rapid advancement</w:t>
      </w:r>
      <w:r>
        <w:t xml:space="preserve">, </w:t>
      </w:r>
      <w:r w:rsidR="00E8474E">
        <w:t>NEVP accelerated localization) with higher EV operating costs</w:t>
      </w:r>
      <w:r>
        <w:t>. We calculate 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We calculate new tax, duty, and fee multipliers for purchase costs to show the effect of each policy lever, and run these on top of the high and low cases above.</w:t>
      </w:r>
    </w:p>
    <w:sectPr w:rsidR="005133FA" w:rsidRPr="0051193B" w:rsidSect="005F4089">
      <w:headerReference w:type="default" r:id="rId15"/>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69C6C" w14:textId="77777777" w:rsidR="00E850A8" w:rsidRDefault="00E850A8" w:rsidP="00F7514B">
      <w:pPr>
        <w:spacing w:after="0" w:line="240" w:lineRule="auto"/>
      </w:pPr>
      <w:r>
        <w:separator/>
      </w:r>
    </w:p>
  </w:endnote>
  <w:endnote w:type="continuationSeparator" w:id="0">
    <w:p w14:paraId="4DB1684D" w14:textId="77777777" w:rsidR="00E850A8" w:rsidRDefault="00E850A8" w:rsidP="00F7514B">
      <w:pPr>
        <w:spacing w:after="0" w:line="240" w:lineRule="auto"/>
      </w:pPr>
      <w:r>
        <w:continuationSeparator/>
      </w:r>
    </w:p>
  </w:endnote>
  <w:endnote w:id="1">
    <w:tbl>
      <w:tblPr>
        <w:tblW w:w="9360" w:type="dxa"/>
        <w:tblLook w:val="04A0" w:firstRow="1" w:lastRow="0" w:firstColumn="1" w:lastColumn="0" w:noHBand="0" w:noVBand="1"/>
      </w:tblPr>
      <w:tblGrid>
        <w:gridCol w:w="9360"/>
      </w:tblGrid>
      <w:tr w:rsidR="000D4A06"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0D4A06" w:rsidRPr="00713220" w:rsidRDefault="000D4A06"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0D4A06"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0D4A06" w:rsidRPr="006440D5" w:rsidRDefault="000D4A06" w:rsidP="00843BE2">
            <w:pPr>
              <w:pStyle w:val="ListParagraph"/>
              <w:spacing w:after="0" w:line="240" w:lineRule="auto"/>
              <w:rPr>
                <w:rFonts w:eastAsia="Times New Roman" w:cstheme="minorHAnsi"/>
                <w:color w:val="000000"/>
                <w:sz w:val="20"/>
                <w:szCs w:val="20"/>
              </w:rPr>
            </w:pPr>
          </w:p>
        </w:tc>
      </w:tr>
      <w:tr w:rsidR="000D4A06"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0D4A06" w:rsidRPr="006440D5" w:rsidRDefault="000D4A06"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0D4A06"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0D4A06" w:rsidRPr="00D05018" w:rsidRDefault="000D4A06" w:rsidP="00D05018">
            <w:pPr>
              <w:spacing w:after="0" w:line="240" w:lineRule="auto"/>
              <w:rPr>
                <w:rFonts w:eastAsia="Times New Roman" w:cstheme="minorHAnsi"/>
                <w:color w:val="000000"/>
                <w:sz w:val="20"/>
                <w:szCs w:val="20"/>
              </w:rPr>
            </w:pPr>
          </w:p>
        </w:tc>
      </w:tr>
      <w:tr w:rsidR="000D4A06"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0D4A06" w:rsidRPr="006440D5" w:rsidRDefault="000D4A06"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0D4A06" w:rsidRPr="006440D5" w:rsidRDefault="000D4A06" w:rsidP="00315409">
      <w:pPr>
        <w:pStyle w:val="EndnoteText"/>
      </w:pPr>
    </w:p>
  </w:endnote>
  <w:endnote w:id="2">
    <w:p w14:paraId="21122BC2" w14:textId="77777777" w:rsidR="000D4A06" w:rsidRDefault="000D4A06"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 w:id="3">
    <w:p w14:paraId="0CCF9C39" w14:textId="77777777" w:rsidR="000D4A06" w:rsidRDefault="000D4A06" w:rsidP="00C45DD4">
      <w:pPr>
        <w:pStyle w:val="EndnoteText"/>
      </w:pPr>
      <w:r>
        <w:rPr>
          <w:rStyle w:val="EndnoteReference"/>
        </w:rPr>
        <w:endnoteRef/>
      </w:r>
      <w:r>
        <w:t xml:space="preserve"> Sources:</w:t>
      </w:r>
    </w:p>
    <w:p w14:paraId="13A8E0D2" w14:textId="77777777" w:rsidR="000D4A06" w:rsidRPr="00A849A0" w:rsidRDefault="000D4A06" w:rsidP="00C45DD4">
      <w:pPr>
        <w:pStyle w:val="EndnoteText"/>
      </w:pPr>
      <w:r w:rsidRPr="00A849A0">
        <w:t>$395k-593k per bus</w:t>
      </w:r>
      <w:r>
        <w:t xml:space="preserve"> in China (</w:t>
      </w:r>
      <w:hyperlink r:id="rId2" w:history="1">
        <w:r w:rsidRPr="00A849A0">
          <w:rPr>
            <w:rStyle w:val="Hyperlink"/>
          </w:rPr>
          <w:t>https://en.wikipedia.org/wiki/BYD_K9</w:t>
        </w:r>
      </w:hyperlink>
      <w:r>
        <w:t>)</w:t>
      </w:r>
    </w:p>
    <w:p w14:paraId="50C58EE9" w14:textId="77777777" w:rsidR="000D4A06" w:rsidRPr="00A849A0" w:rsidRDefault="000D4A06" w:rsidP="00C45DD4">
      <w:pPr>
        <w:pStyle w:val="EndnoteText"/>
      </w:pPr>
      <w:r w:rsidRPr="00A849A0">
        <w:t>$300-900k per bus</w:t>
      </w:r>
      <w:r>
        <w:t xml:space="preserve"> in China (</w:t>
      </w:r>
      <w:hyperlink r:id="rId3" w:history="1">
        <w:r w:rsidRPr="00A849A0">
          <w:rPr>
            <w:rStyle w:val="Hyperlink"/>
          </w:rPr>
          <w:t>https://www.citylab.com/transportation/2019/06/electric-bus-china-grid-ev-charging-infrastructure-battery/591655/</w:t>
        </w:r>
      </w:hyperlink>
      <w:r>
        <w:t>)</w:t>
      </w:r>
    </w:p>
    <w:p w14:paraId="46086A71" w14:textId="77777777" w:rsidR="000D4A06" w:rsidRPr="008D7301" w:rsidRDefault="000D4A06" w:rsidP="00C45DD4">
      <w:pPr>
        <w:pStyle w:val="EndnoteText"/>
      </w:pPr>
      <w:r w:rsidRPr="008D7301">
        <w:t>Proterra is producing an e-bus with 440 kWh battery capacity</w:t>
      </w:r>
      <w:r>
        <w:t xml:space="preserve"> (</w:t>
      </w:r>
      <w:hyperlink r:id="rId4" w:history="1">
        <w:r w:rsidRPr="008D7301">
          <w:rPr>
            <w:rStyle w:val="Hyperlink"/>
          </w:rPr>
          <w:t>https://www.sustainable-bus.com/news/proterra-set-a-new-us-record-for-electric-bus-battery-capacity/</w:t>
        </w:r>
      </w:hyperlink>
      <w:r>
        <w:t>), with total cost</w:t>
      </w:r>
      <w:r w:rsidRPr="008D7301">
        <w:t xml:space="preserve"> ~$750k: </w:t>
      </w:r>
      <w:hyperlink r:id="rId5" w:history="1">
        <w:r w:rsidRPr="008D7301">
          <w:rPr>
            <w:rStyle w:val="Hyperlink"/>
          </w:rPr>
          <w:t>https://www.greentechmedia.com/articles/read/proterra-rolls-out-bus-battery-leasing-program-with-mitsui</w:t>
        </w:r>
      </w:hyperlink>
    </w:p>
    <w:p w14:paraId="4BE85D2C" w14:textId="77777777" w:rsidR="000D4A06" w:rsidRDefault="000D4A06" w:rsidP="00C45DD4">
      <w:pPr>
        <w:pStyle w:val="EndnoteText"/>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0D4A06" w:rsidRDefault="000D4A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0D4A06" w:rsidRDefault="000D4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D7D62A" w14:textId="77777777" w:rsidR="00E850A8" w:rsidRDefault="00E850A8" w:rsidP="00F7514B">
      <w:pPr>
        <w:spacing w:after="0" w:line="240" w:lineRule="auto"/>
      </w:pPr>
      <w:r>
        <w:separator/>
      </w:r>
    </w:p>
  </w:footnote>
  <w:footnote w:type="continuationSeparator" w:id="0">
    <w:p w14:paraId="6EEFEAAB" w14:textId="77777777" w:rsidR="00E850A8" w:rsidRDefault="00E850A8" w:rsidP="00F7514B">
      <w:pPr>
        <w:spacing w:after="0" w:line="240" w:lineRule="auto"/>
      </w:pPr>
      <w:r>
        <w:continuationSeparator/>
      </w:r>
    </w:p>
  </w:footnote>
  <w:footnote w:id="1">
    <w:p w14:paraId="1EF90BC1" w14:textId="77777777" w:rsidR="000D4A06" w:rsidRDefault="000D4A06"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0D4A06" w:rsidRDefault="000D4A06">
      <w:pPr>
        <w:pStyle w:val="FootnoteText"/>
      </w:pPr>
      <w:r>
        <w:rPr>
          <w:rStyle w:val="FootnoteReference"/>
        </w:rPr>
        <w:footnoteRef/>
      </w:r>
      <w:r>
        <w:t xml:space="preserve"> See appendix A.3 for details on updates to transportation assumptions.</w:t>
      </w:r>
    </w:p>
  </w:footnote>
  <w:footnote w:id="3">
    <w:p w14:paraId="294D9528" w14:textId="77777777" w:rsidR="000D4A06" w:rsidRDefault="000D4A06"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4">
    <w:p w14:paraId="3F44B139" w14:textId="77777777" w:rsidR="000D4A06" w:rsidRPr="00DA38D4" w:rsidRDefault="000D4A06"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0D4A06" w:rsidRDefault="000D4A06" w:rsidP="00E8474E">
      <w:pPr>
        <w:pStyle w:val="FootnoteText"/>
      </w:pPr>
    </w:p>
  </w:footnote>
  <w:footnote w:id="5">
    <w:p w14:paraId="109E79B4" w14:textId="59C077CE" w:rsidR="000D4A06" w:rsidRDefault="000D4A06">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6">
    <w:p w14:paraId="01FD0366" w14:textId="77777777" w:rsidR="000D4A06" w:rsidRDefault="000D4A06"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7">
    <w:p w14:paraId="6278110E" w14:textId="77777777" w:rsidR="000D4A06" w:rsidRDefault="000D4A06"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0D4A06" w:rsidRPr="00F7514B" w:rsidRDefault="000D4A06"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57336"/>
    <w:multiLevelType w:val="hybridMultilevel"/>
    <w:tmpl w:val="3A205B84"/>
    <w:lvl w:ilvl="0" w:tplc="183C0F10">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7"/>
  </w:num>
  <w:num w:numId="2">
    <w:abstractNumId w:val="10"/>
  </w:num>
  <w:num w:numId="3">
    <w:abstractNumId w:val="14"/>
  </w:num>
  <w:num w:numId="4">
    <w:abstractNumId w:val="15"/>
  </w:num>
  <w:num w:numId="5">
    <w:abstractNumId w:val="1"/>
  </w:num>
  <w:num w:numId="6">
    <w:abstractNumId w:val="5"/>
  </w:num>
  <w:num w:numId="7">
    <w:abstractNumId w:val="13"/>
  </w:num>
  <w:num w:numId="8">
    <w:abstractNumId w:val="6"/>
  </w:num>
  <w:num w:numId="9">
    <w:abstractNumId w:val="17"/>
  </w:num>
  <w:num w:numId="10">
    <w:abstractNumId w:val="7"/>
  </w:num>
  <w:num w:numId="11">
    <w:abstractNumId w:val="9"/>
  </w:num>
  <w:num w:numId="12">
    <w:abstractNumId w:val="16"/>
  </w:num>
  <w:num w:numId="13">
    <w:abstractNumId w:val="20"/>
  </w:num>
  <w:num w:numId="14">
    <w:abstractNumId w:val="19"/>
  </w:num>
  <w:num w:numId="15">
    <w:abstractNumId w:val="26"/>
  </w:num>
  <w:num w:numId="16">
    <w:abstractNumId w:val="8"/>
  </w:num>
  <w:num w:numId="17">
    <w:abstractNumId w:val="18"/>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num>
  <w:num w:numId="20">
    <w:abstractNumId w:val="28"/>
  </w:num>
  <w:num w:numId="21">
    <w:abstractNumId w:val="12"/>
  </w:num>
  <w:num w:numId="22">
    <w:abstractNumId w:val="12"/>
  </w:num>
  <w:num w:numId="23">
    <w:abstractNumId w:val="25"/>
  </w:num>
  <w:num w:numId="24">
    <w:abstractNumId w:val="22"/>
  </w:num>
  <w:num w:numId="25">
    <w:abstractNumId w:val="12"/>
  </w:num>
  <w:num w:numId="26">
    <w:abstractNumId w:val="12"/>
  </w:num>
  <w:num w:numId="27">
    <w:abstractNumId w:val="12"/>
  </w:num>
  <w:num w:numId="28">
    <w:abstractNumId w:val="12"/>
  </w:num>
  <w:num w:numId="29">
    <w:abstractNumId w:val="11"/>
  </w:num>
  <w:num w:numId="30">
    <w:abstractNumId w:val="12"/>
  </w:num>
  <w:num w:numId="31">
    <w:abstractNumId w:val="24"/>
  </w:num>
  <w:num w:numId="32">
    <w:abstractNumId w:val="21"/>
  </w:num>
  <w:num w:numId="33">
    <w:abstractNumId w:val="2"/>
  </w:num>
  <w:num w:numId="34">
    <w:abstractNumId w:val="23"/>
  </w:num>
  <w:num w:numId="35">
    <w:abstractNumId w:val="3"/>
  </w:num>
  <w:num w:numId="36">
    <w:abstractNumId w:val="0"/>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n, Zarrar">
    <w15:presenceInfo w15:providerId="AD" w15:userId="S::zarrar.khan@pnnl.gov::095bd260-8ef1-42ff-97e1-3419182a87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40CE5"/>
    <w:rsid w:val="00044DD1"/>
    <w:rsid w:val="00045E69"/>
    <w:rsid w:val="0006211A"/>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D2728"/>
    <w:rsid w:val="000D2F7D"/>
    <w:rsid w:val="000D4A06"/>
    <w:rsid w:val="000E2AAD"/>
    <w:rsid w:val="000E2B62"/>
    <w:rsid w:val="000F4ED1"/>
    <w:rsid w:val="000F7256"/>
    <w:rsid w:val="00103C29"/>
    <w:rsid w:val="001127C7"/>
    <w:rsid w:val="001160A3"/>
    <w:rsid w:val="00120D8E"/>
    <w:rsid w:val="00122D0B"/>
    <w:rsid w:val="00126E84"/>
    <w:rsid w:val="001332E3"/>
    <w:rsid w:val="00133EC8"/>
    <w:rsid w:val="0014267A"/>
    <w:rsid w:val="00143CA4"/>
    <w:rsid w:val="00146040"/>
    <w:rsid w:val="0015413D"/>
    <w:rsid w:val="001548E1"/>
    <w:rsid w:val="00163510"/>
    <w:rsid w:val="001723A3"/>
    <w:rsid w:val="00172E50"/>
    <w:rsid w:val="001735CD"/>
    <w:rsid w:val="001806BB"/>
    <w:rsid w:val="001808EF"/>
    <w:rsid w:val="00180941"/>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2638"/>
    <w:rsid w:val="001F5AEB"/>
    <w:rsid w:val="001F78A4"/>
    <w:rsid w:val="002013A7"/>
    <w:rsid w:val="002033FB"/>
    <w:rsid w:val="00203C52"/>
    <w:rsid w:val="002066E0"/>
    <w:rsid w:val="00207A1B"/>
    <w:rsid w:val="00214504"/>
    <w:rsid w:val="00215135"/>
    <w:rsid w:val="002169F3"/>
    <w:rsid w:val="00220DDC"/>
    <w:rsid w:val="002232A7"/>
    <w:rsid w:val="00226A2A"/>
    <w:rsid w:val="00231B1C"/>
    <w:rsid w:val="0023378D"/>
    <w:rsid w:val="00250431"/>
    <w:rsid w:val="0025411A"/>
    <w:rsid w:val="00256EC2"/>
    <w:rsid w:val="002612DF"/>
    <w:rsid w:val="00263EF2"/>
    <w:rsid w:val="00270EBD"/>
    <w:rsid w:val="002757A7"/>
    <w:rsid w:val="00286227"/>
    <w:rsid w:val="0029550A"/>
    <w:rsid w:val="002A07EB"/>
    <w:rsid w:val="002A74D2"/>
    <w:rsid w:val="002B3433"/>
    <w:rsid w:val="002C2A75"/>
    <w:rsid w:val="002C50E4"/>
    <w:rsid w:val="002D3C3F"/>
    <w:rsid w:val="002D7189"/>
    <w:rsid w:val="002E180F"/>
    <w:rsid w:val="002E76D3"/>
    <w:rsid w:val="002F26A3"/>
    <w:rsid w:val="002F6175"/>
    <w:rsid w:val="00301287"/>
    <w:rsid w:val="00304CC0"/>
    <w:rsid w:val="003134E5"/>
    <w:rsid w:val="00314D9D"/>
    <w:rsid w:val="00315409"/>
    <w:rsid w:val="003201B3"/>
    <w:rsid w:val="0032503F"/>
    <w:rsid w:val="003264AF"/>
    <w:rsid w:val="00336270"/>
    <w:rsid w:val="003447CD"/>
    <w:rsid w:val="003456D9"/>
    <w:rsid w:val="0035001F"/>
    <w:rsid w:val="00350B6F"/>
    <w:rsid w:val="003571F6"/>
    <w:rsid w:val="00360777"/>
    <w:rsid w:val="00365605"/>
    <w:rsid w:val="003665BA"/>
    <w:rsid w:val="00381C9B"/>
    <w:rsid w:val="00382ABA"/>
    <w:rsid w:val="003876AF"/>
    <w:rsid w:val="003911B9"/>
    <w:rsid w:val="00391A9F"/>
    <w:rsid w:val="003928F8"/>
    <w:rsid w:val="0039484C"/>
    <w:rsid w:val="00397451"/>
    <w:rsid w:val="003A1751"/>
    <w:rsid w:val="003A28DB"/>
    <w:rsid w:val="003A3A2B"/>
    <w:rsid w:val="003A4A10"/>
    <w:rsid w:val="003A56E0"/>
    <w:rsid w:val="003A67F5"/>
    <w:rsid w:val="003A7864"/>
    <w:rsid w:val="003A7C1F"/>
    <w:rsid w:val="003B19C7"/>
    <w:rsid w:val="003B37EB"/>
    <w:rsid w:val="003B4120"/>
    <w:rsid w:val="003B4E7A"/>
    <w:rsid w:val="003C4840"/>
    <w:rsid w:val="003C6A7D"/>
    <w:rsid w:val="003C6A8B"/>
    <w:rsid w:val="003D25B1"/>
    <w:rsid w:val="003D62BC"/>
    <w:rsid w:val="003E02C5"/>
    <w:rsid w:val="003E2431"/>
    <w:rsid w:val="003E5385"/>
    <w:rsid w:val="003F0074"/>
    <w:rsid w:val="003F5AA9"/>
    <w:rsid w:val="003F5E37"/>
    <w:rsid w:val="003F67DE"/>
    <w:rsid w:val="003F7B20"/>
    <w:rsid w:val="004053DD"/>
    <w:rsid w:val="00411AD9"/>
    <w:rsid w:val="00414DAE"/>
    <w:rsid w:val="0042407B"/>
    <w:rsid w:val="004252AD"/>
    <w:rsid w:val="004301C9"/>
    <w:rsid w:val="00430A34"/>
    <w:rsid w:val="00434782"/>
    <w:rsid w:val="00446EF7"/>
    <w:rsid w:val="00450E04"/>
    <w:rsid w:val="00451774"/>
    <w:rsid w:val="0045265D"/>
    <w:rsid w:val="00465A78"/>
    <w:rsid w:val="00467971"/>
    <w:rsid w:val="00472D8C"/>
    <w:rsid w:val="0047371B"/>
    <w:rsid w:val="00476D96"/>
    <w:rsid w:val="00492013"/>
    <w:rsid w:val="0049440A"/>
    <w:rsid w:val="00494D96"/>
    <w:rsid w:val="00495AF1"/>
    <w:rsid w:val="004A286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4CB7"/>
    <w:rsid w:val="00505DD2"/>
    <w:rsid w:val="00505E30"/>
    <w:rsid w:val="005079C5"/>
    <w:rsid w:val="0051151C"/>
    <w:rsid w:val="005133FA"/>
    <w:rsid w:val="00522C31"/>
    <w:rsid w:val="005256C3"/>
    <w:rsid w:val="005279E1"/>
    <w:rsid w:val="00527FF4"/>
    <w:rsid w:val="00530FB3"/>
    <w:rsid w:val="00533032"/>
    <w:rsid w:val="00542E7D"/>
    <w:rsid w:val="005430DE"/>
    <w:rsid w:val="005432D6"/>
    <w:rsid w:val="0054783A"/>
    <w:rsid w:val="00555D22"/>
    <w:rsid w:val="005571B9"/>
    <w:rsid w:val="00557693"/>
    <w:rsid w:val="0056171D"/>
    <w:rsid w:val="00562F16"/>
    <w:rsid w:val="00563760"/>
    <w:rsid w:val="005653F3"/>
    <w:rsid w:val="005701D3"/>
    <w:rsid w:val="005729C5"/>
    <w:rsid w:val="00572ABF"/>
    <w:rsid w:val="005818D7"/>
    <w:rsid w:val="00585895"/>
    <w:rsid w:val="00587098"/>
    <w:rsid w:val="00587F95"/>
    <w:rsid w:val="00590A1E"/>
    <w:rsid w:val="0059266E"/>
    <w:rsid w:val="00596237"/>
    <w:rsid w:val="005970F6"/>
    <w:rsid w:val="005A0880"/>
    <w:rsid w:val="005A27C1"/>
    <w:rsid w:val="005A45FD"/>
    <w:rsid w:val="005A585D"/>
    <w:rsid w:val="005B0EF3"/>
    <w:rsid w:val="005B54CD"/>
    <w:rsid w:val="005C18AE"/>
    <w:rsid w:val="005C3F2B"/>
    <w:rsid w:val="005C4BC0"/>
    <w:rsid w:val="005D0F7D"/>
    <w:rsid w:val="005D26E4"/>
    <w:rsid w:val="005D2793"/>
    <w:rsid w:val="005D4729"/>
    <w:rsid w:val="005E651F"/>
    <w:rsid w:val="005F291C"/>
    <w:rsid w:val="005F3009"/>
    <w:rsid w:val="005F4089"/>
    <w:rsid w:val="00601D15"/>
    <w:rsid w:val="00613394"/>
    <w:rsid w:val="00613C5B"/>
    <w:rsid w:val="006226CE"/>
    <w:rsid w:val="00622FA7"/>
    <w:rsid w:val="00623F26"/>
    <w:rsid w:val="00624DB7"/>
    <w:rsid w:val="00624F11"/>
    <w:rsid w:val="00626803"/>
    <w:rsid w:val="006304B5"/>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D0118"/>
    <w:rsid w:val="006D16CD"/>
    <w:rsid w:val="006D3A79"/>
    <w:rsid w:val="006D4CDF"/>
    <w:rsid w:val="006D508D"/>
    <w:rsid w:val="006D69C6"/>
    <w:rsid w:val="006E0F3C"/>
    <w:rsid w:val="006E19D7"/>
    <w:rsid w:val="006E4F94"/>
    <w:rsid w:val="007025B8"/>
    <w:rsid w:val="00702AD6"/>
    <w:rsid w:val="00704B3F"/>
    <w:rsid w:val="007078CD"/>
    <w:rsid w:val="007120B7"/>
    <w:rsid w:val="00713E77"/>
    <w:rsid w:val="007166DE"/>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9FA"/>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568E"/>
    <w:rsid w:val="00826E59"/>
    <w:rsid w:val="008316A1"/>
    <w:rsid w:val="008324E2"/>
    <w:rsid w:val="00841602"/>
    <w:rsid w:val="0084277F"/>
    <w:rsid w:val="00843BE2"/>
    <w:rsid w:val="00850DF6"/>
    <w:rsid w:val="00853EB3"/>
    <w:rsid w:val="00863375"/>
    <w:rsid w:val="00863469"/>
    <w:rsid w:val="00872823"/>
    <w:rsid w:val="008765BF"/>
    <w:rsid w:val="0087687D"/>
    <w:rsid w:val="00884192"/>
    <w:rsid w:val="00897D9A"/>
    <w:rsid w:val="008A336C"/>
    <w:rsid w:val="008A5188"/>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50A67"/>
    <w:rsid w:val="009517BB"/>
    <w:rsid w:val="0096045E"/>
    <w:rsid w:val="0096332E"/>
    <w:rsid w:val="00965EFA"/>
    <w:rsid w:val="009709CD"/>
    <w:rsid w:val="00977443"/>
    <w:rsid w:val="0099184B"/>
    <w:rsid w:val="00997C3B"/>
    <w:rsid w:val="009B0722"/>
    <w:rsid w:val="009B6874"/>
    <w:rsid w:val="009C2CD2"/>
    <w:rsid w:val="009C3DFD"/>
    <w:rsid w:val="009C4683"/>
    <w:rsid w:val="009E0C19"/>
    <w:rsid w:val="009F015E"/>
    <w:rsid w:val="009F359C"/>
    <w:rsid w:val="009F4084"/>
    <w:rsid w:val="009F532C"/>
    <w:rsid w:val="009F5BEC"/>
    <w:rsid w:val="00A0035A"/>
    <w:rsid w:val="00A0048B"/>
    <w:rsid w:val="00A01B38"/>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2514"/>
    <w:rsid w:val="00B402EE"/>
    <w:rsid w:val="00B40929"/>
    <w:rsid w:val="00B41555"/>
    <w:rsid w:val="00B506FD"/>
    <w:rsid w:val="00B56E38"/>
    <w:rsid w:val="00B576F8"/>
    <w:rsid w:val="00B62C05"/>
    <w:rsid w:val="00B64FF1"/>
    <w:rsid w:val="00B67ACB"/>
    <w:rsid w:val="00B71C3B"/>
    <w:rsid w:val="00B75CFF"/>
    <w:rsid w:val="00B776E2"/>
    <w:rsid w:val="00B82DCA"/>
    <w:rsid w:val="00B830F1"/>
    <w:rsid w:val="00B840E9"/>
    <w:rsid w:val="00B84989"/>
    <w:rsid w:val="00B90173"/>
    <w:rsid w:val="00B91245"/>
    <w:rsid w:val="00B925BD"/>
    <w:rsid w:val="00B92A47"/>
    <w:rsid w:val="00BA0500"/>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B10"/>
    <w:rsid w:val="00C12FDE"/>
    <w:rsid w:val="00C15A42"/>
    <w:rsid w:val="00C15ACC"/>
    <w:rsid w:val="00C202E1"/>
    <w:rsid w:val="00C25B1C"/>
    <w:rsid w:val="00C31405"/>
    <w:rsid w:val="00C346B6"/>
    <w:rsid w:val="00C35D8E"/>
    <w:rsid w:val="00C368B9"/>
    <w:rsid w:val="00C40C6D"/>
    <w:rsid w:val="00C41511"/>
    <w:rsid w:val="00C43613"/>
    <w:rsid w:val="00C45C4A"/>
    <w:rsid w:val="00C45DD4"/>
    <w:rsid w:val="00C50F02"/>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E00F6"/>
    <w:rsid w:val="00CF6F84"/>
    <w:rsid w:val="00D05018"/>
    <w:rsid w:val="00D12C26"/>
    <w:rsid w:val="00D17230"/>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51CB"/>
    <w:rsid w:val="00D770AD"/>
    <w:rsid w:val="00D82E2E"/>
    <w:rsid w:val="00D83713"/>
    <w:rsid w:val="00D87EDF"/>
    <w:rsid w:val="00D91F98"/>
    <w:rsid w:val="00D92AAF"/>
    <w:rsid w:val="00DA2F8C"/>
    <w:rsid w:val="00DA300E"/>
    <w:rsid w:val="00DA35EE"/>
    <w:rsid w:val="00DA6269"/>
    <w:rsid w:val="00DB2274"/>
    <w:rsid w:val="00DB74D0"/>
    <w:rsid w:val="00DC3B1D"/>
    <w:rsid w:val="00DC48E9"/>
    <w:rsid w:val="00DC6C3A"/>
    <w:rsid w:val="00DD4052"/>
    <w:rsid w:val="00DE0E25"/>
    <w:rsid w:val="00DE7B07"/>
    <w:rsid w:val="00DF025E"/>
    <w:rsid w:val="00DF4D33"/>
    <w:rsid w:val="00DF61C5"/>
    <w:rsid w:val="00DF64C7"/>
    <w:rsid w:val="00E10681"/>
    <w:rsid w:val="00E11018"/>
    <w:rsid w:val="00E1397C"/>
    <w:rsid w:val="00E16A6B"/>
    <w:rsid w:val="00E175C9"/>
    <w:rsid w:val="00E22011"/>
    <w:rsid w:val="00E22F67"/>
    <w:rsid w:val="00E261E5"/>
    <w:rsid w:val="00E30EBA"/>
    <w:rsid w:val="00E31AD3"/>
    <w:rsid w:val="00E36B4A"/>
    <w:rsid w:val="00E4360C"/>
    <w:rsid w:val="00E51F3C"/>
    <w:rsid w:val="00E52985"/>
    <w:rsid w:val="00E5477D"/>
    <w:rsid w:val="00E5695A"/>
    <w:rsid w:val="00E57E4C"/>
    <w:rsid w:val="00E6409A"/>
    <w:rsid w:val="00E651FF"/>
    <w:rsid w:val="00E65F24"/>
    <w:rsid w:val="00E65FE0"/>
    <w:rsid w:val="00E773FF"/>
    <w:rsid w:val="00E77653"/>
    <w:rsid w:val="00E83C77"/>
    <w:rsid w:val="00E8474E"/>
    <w:rsid w:val="00E850A8"/>
    <w:rsid w:val="00E8670D"/>
    <w:rsid w:val="00E9096A"/>
    <w:rsid w:val="00E919D5"/>
    <w:rsid w:val="00E953F0"/>
    <w:rsid w:val="00E954E5"/>
    <w:rsid w:val="00E96633"/>
    <w:rsid w:val="00EA4A0B"/>
    <w:rsid w:val="00EC4AB7"/>
    <w:rsid w:val="00EC50EA"/>
    <w:rsid w:val="00ED1E3C"/>
    <w:rsid w:val="00ED4BD8"/>
    <w:rsid w:val="00ED610F"/>
    <w:rsid w:val="00ED6A8D"/>
    <w:rsid w:val="00EE3C86"/>
    <w:rsid w:val="00EF20E8"/>
    <w:rsid w:val="00EF3B20"/>
    <w:rsid w:val="00EF6C96"/>
    <w:rsid w:val="00F03D43"/>
    <w:rsid w:val="00F15425"/>
    <w:rsid w:val="00F165B5"/>
    <w:rsid w:val="00F16F8E"/>
    <w:rsid w:val="00F2122D"/>
    <w:rsid w:val="00F2241F"/>
    <w:rsid w:val="00F22560"/>
    <w:rsid w:val="00F22929"/>
    <w:rsid w:val="00F25D6E"/>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semiHidden/>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semiHidden/>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chart" Target="charts/chart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4.png"/></Relationships>
</file>

<file path=word/_rels/endnotes.xml.rels><?xml version="1.0" encoding="UTF-8" standalone="yes"?>
<Relationships xmlns="http://schemas.openxmlformats.org/package/2006/relationships"><Relationship Id="rId3" Type="http://schemas.openxmlformats.org/officeDocument/2006/relationships/hyperlink" Target="https://www.citylab.com/transportation/2019/06/electric-bus-china-grid-ev-charging-infrastructure-battery/591655/" TargetMode="External"/><Relationship Id="rId2" Type="http://schemas.openxmlformats.org/officeDocument/2006/relationships/hyperlink" Target="https://en.wikipedia.org/wiki/BYD_K9" TargetMode="External"/><Relationship Id="rId1" Type="http://schemas.openxmlformats.org/officeDocument/2006/relationships/hyperlink" Target="https://www.autonomie.net/docs/ANL%20-%20BaSceFY17%20-%20Autonomie%20-%20Merge_Results_052317_181101.xlsx" TargetMode="External"/><Relationship Id="rId5" Type="http://schemas.openxmlformats.org/officeDocument/2006/relationships/hyperlink" Target="https://www.greentechmedia.com/articles/read/proterra-rolls-out-bus-battery-leasing-program-with-mitsui" TargetMode="External"/><Relationship Id="rId4" Type="http://schemas.openxmlformats.org/officeDocument/2006/relationships/hyperlink" Target="https://www.sustainable-bus.com/news/proterra-set-a-new-us-record-for-electric-bus-battery-capacity/"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FC3D1B9-AE00-45CE-B70D-71A06AF611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97</TotalTime>
  <Pages>21</Pages>
  <Words>10372</Words>
  <Characters>59122</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397</cp:revision>
  <cp:lastPrinted>2019-12-31T23:48:00Z</cp:lastPrinted>
  <dcterms:created xsi:type="dcterms:W3CDTF">2019-11-18T20:23:00Z</dcterms:created>
  <dcterms:modified xsi:type="dcterms:W3CDTF">2020-04-07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NfiFIuxj"/&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